
<file path=[Content_Types].xml><?xml version="1.0" encoding="utf-8"?>
<Types xmlns="http://schemas.openxmlformats.org/package/2006/content-types">
  <Default Extension="gif" ContentType="image/gi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rPr>
          <w:rFonts w:ascii="Times New Roman" w:eastAsiaTheme="majorEastAsia" w:hAnsi="Times New Roman" w:cs="Times New Roman"/>
          <w:color w:val="2F5496" w:themeColor="accent1" w:themeShade="BF"/>
          <w:sz w:val="28"/>
          <w:szCs w:val="26"/>
        </w:rPr>
        <w:id w:val="1774354344"/>
        <w:docPartObj>
          <w:docPartGallery w:val="Cover Pages"/>
          <w:docPartUnique/>
        </w:docPartObj>
      </w:sdtPr>
      <w:sdtEndPr>
        <w:rPr>
          <w:rFonts w:eastAsiaTheme="minorHAnsi"/>
          <w:color w:val="auto"/>
          <w:sz w:val="24"/>
          <w:szCs w:val="22"/>
        </w:rPr>
      </w:sdtEndPr>
      <w:sdtContent>
        <w:p w14:paraId="530275A8" w14:textId="4E2C745D" w:rsidR="00225CEE" w:rsidRPr="00FF1DAF" w:rsidRDefault="00225CEE" w:rsidP="00787F90">
          <w:pPr>
            <w:spacing w:line="276" w:lineRule="auto"/>
            <w:rPr>
              <w:rFonts w:ascii="Times New Roman" w:hAnsi="Times New Roman" w:cs="Times New Roman"/>
            </w:rPr>
          </w:pPr>
        </w:p>
        <w:tbl>
          <w:tblPr>
            <w:tblpPr w:leftFromText="187" w:rightFromText="187" w:horzAnchor="margin" w:tblpXSpec="center" w:tblpY="2881"/>
            <w:tblW w:w="4000" w:type="pct"/>
            <w:tblBorders>
              <w:left w:val="single" w:sz="12" w:space="0" w:color="4472C4" w:themeColor="accent1"/>
            </w:tblBorders>
            <w:tblCellMar>
              <w:left w:w="144" w:type="dxa"/>
              <w:right w:w="115" w:type="dxa"/>
            </w:tblCellMar>
            <w:tblLook w:val="04A0" w:firstRow="1" w:lastRow="0" w:firstColumn="1" w:lastColumn="0" w:noHBand="0" w:noVBand="1"/>
          </w:tblPr>
          <w:tblGrid>
            <w:gridCol w:w="7209"/>
          </w:tblGrid>
          <w:tr w:rsidR="00225CEE" w:rsidRPr="00FF1DAF" w14:paraId="64BE4CDB" w14:textId="77777777">
            <w:sdt>
              <w:sdtPr>
                <w:rPr>
                  <w:rFonts w:ascii="Times New Roman" w:hAnsi="Times New Roman" w:cs="Times New Roman"/>
                  <w:color w:val="2F5496" w:themeColor="accent1" w:themeShade="BF"/>
                  <w:sz w:val="24"/>
                  <w:szCs w:val="24"/>
                  <w:lang w:val="en-GB"/>
                </w:rPr>
                <w:alias w:val="Company"/>
                <w:id w:val="13406915"/>
                <w:placeholder>
                  <w:docPart w:val="F745CA59D1384DA49836AC643EA250E5"/>
                </w:placeholder>
                <w:dataBinding w:prefixMappings="xmlns:ns0='http://schemas.openxmlformats.org/officeDocument/2006/extended-properties'" w:xpath="/ns0:Properties[1]/ns0:Company[1]" w:storeItemID="{6668398D-A668-4E3E-A5EB-62B293D839F1}"/>
                <w:text/>
              </w:sdtPr>
              <w:sdtEndPr/>
              <w:sdtContent>
                <w:tc>
                  <w:tcPr>
                    <w:tcW w:w="7672" w:type="dxa"/>
                    <w:tcMar>
                      <w:top w:w="216" w:type="dxa"/>
                      <w:left w:w="115" w:type="dxa"/>
                      <w:bottom w:w="216" w:type="dxa"/>
                      <w:right w:w="115" w:type="dxa"/>
                    </w:tcMar>
                  </w:tcPr>
                  <w:p w14:paraId="206884E0" w14:textId="62FC01A4" w:rsidR="00225CEE" w:rsidRPr="00FF1DAF" w:rsidRDefault="00CA2C26" w:rsidP="00787F90">
                    <w:pPr>
                      <w:pStyle w:val="NoSpacing"/>
                      <w:spacing w:line="276" w:lineRule="auto"/>
                      <w:rPr>
                        <w:rFonts w:ascii="Times New Roman" w:hAnsi="Times New Roman" w:cs="Times New Roman"/>
                        <w:color w:val="2F5496" w:themeColor="accent1" w:themeShade="BF"/>
                        <w:sz w:val="24"/>
                        <w:lang w:val="en-GB"/>
                      </w:rPr>
                    </w:pPr>
                    <w:r w:rsidRPr="00FF1DAF">
                      <w:rPr>
                        <w:rFonts w:ascii="Times New Roman" w:hAnsi="Times New Roman" w:cs="Times New Roman"/>
                        <w:color w:val="2F5496" w:themeColor="accent1" w:themeShade="BF"/>
                        <w:sz w:val="24"/>
                        <w:szCs w:val="24"/>
                        <w:lang w:val="en-GB"/>
                      </w:rPr>
                      <w:t>MTU Kerry</w:t>
                    </w:r>
                  </w:p>
                </w:tc>
              </w:sdtContent>
            </w:sdt>
          </w:tr>
          <w:tr w:rsidR="00225CEE" w:rsidRPr="00FF1DAF" w14:paraId="0F3E92D9" w14:textId="77777777">
            <w:tc>
              <w:tcPr>
                <w:tcW w:w="7672" w:type="dxa"/>
              </w:tcPr>
              <w:sdt>
                <w:sdtPr>
                  <w:rPr>
                    <w:rFonts w:ascii="Times New Roman" w:eastAsiaTheme="majorEastAsia" w:hAnsi="Times New Roman" w:cs="Times New Roman"/>
                    <w:color w:val="4472C4" w:themeColor="accent1"/>
                    <w:sz w:val="56"/>
                    <w:szCs w:val="56"/>
                    <w:lang w:val="en-GB"/>
                  </w:rPr>
                  <w:alias w:val="Title"/>
                  <w:id w:val="13406919"/>
                  <w:placeholder>
                    <w:docPart w:val="3F57AD98DC7344B5900900F25C4BB05B"/>
                  </w:placeholder>
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<w:text/>
                </w:sdtPr>
                <w:sdtEndPr/>
                <w:sdtContent>
                  <w:p w14:paraId="73975256" w14:textId="21A5247B" w:rsidR="00225CEE" w:rsidRPr="00FF1DAF" w:rsidRDefault="00230CBD" w:rsidP="00787F90">
                    <w:pPr>
                      <w:pStyle w:val="NoSpacing"/>
                      <w:spacing w:line="276" w:lineRule="auto"/>
                      <w:rPr>
                        <w:rFonts w:ascii="Times New Roman" w:eastAsiaTheme="majorEastAsia" w:hAnsi="Times New Roman" w:cs="Times New Roman"/>
                        <w:color w:val="4472C4" w:themeColor="accent1"/>
                        <w:sz w:val="56"/>
                        <w:szCs w:val="56"/>
                        <w:lang w:val="en-GB"/>
                      </w:rPr>
                    </w:pPr>
                    <w:r w:rsidRPr="00230CBD">
                      <w:rPr>
                        <w:rFonts w:ascii="Times New Roman" w:eastAsiaTheme="majorEastAsia" w:hAnsi="Times New Roman" w:cs="Times New Roman"/>
                        <w:color w:val="4472C4" w:themeColor="accent1"/>
                        <w:sz w:val="56"/>
                        <w:szCs w:val="56"/>
                        <w:lang w:val="en-GB"/>
                      </w:rPr>
                      <w:t>Games-Middleware</w:t>
                    </w:r>
                    <w:r w:rsidR="0063700E">
                      <w:rPr>
                        <w:rFonts w:ascii="Times New Roman" w:eastAsiaTheme="majorEastAsia" w:hAnsi="Times New Roman" w:cs="Times New Roman"/>
                        <w:color w:val="4472C4" w:themeColor="accent1"/>
                        <w:sz w:val="56"/>
                        <w:szCs w:val="56"/>
                        <w:lang w:val="en-GB"/>
                      </w:rPr>
                      <w:t>:</w:t>
                    </w:r>
                    <w:r w:rsidRPr="00230CBD">
                      <w:rPr>
                        <w:rFonts w:ascii="Times New Roman" w:eastAsiaTheme="majorEastAsia" w:hAnsi="Times New Roman" w:cs="Times New Roman"/>
                        <w:color w:val="4472C4" w:themeColor="accent1"/>
                        <w:sz w:val="56"/>
                        <w:szCs w:val="56"/>
                        <w:lang w:val="en-GB"/>
                      </w:rPr>
                      <w:t xml:space="preserve"> Automat</w:t>
                    </w:r>
                    <w:r w:rsidR="0063700E">
                      <w:rPr>
                        <w:rFonts w:ascii="Times New Roman" w:eastAsiaTheme="majorEastAsia" w:hAnsi="Times New Roman" w:cs="Times New Roman"/>
                        <w:color w:val="4472C4" w:themeColor="accent1"/>
                        <w:sz w:val="56"/>
                        <w:szCs w:val="56"/>
                        <w:lang w:val="en-GB"/>
                      </w:rPr>
                      <w:t>ing</w:t>
                    </w:r>
                    <w:r w:rsidRPr="00230CBD">
                      <w:rPr>
                        <w:rFonts w:ascii="Times New Roman" w:eastAsiaTheme="majorEastAsia" w:hAnsi="Times New Roman" w:cs="Times New Roman"/>
                        <w:color w:val="4472C4" w:themeColor="accent1"/>
                        <w:sz w:val="56"/>
                        <w:szCs w:val="56"/>
                        <w:lang w:val="en-GB"/>
                      </w:rPr>
                      <w:t xml:space="preserve"> </w:t>
                    </w:r>
                    <w:r w:rsidR="0063700E">
                      <w:rPr>
                        <w:rFonts w:ascii="Times New Roman" w:eastAsiaTheme="majorEastAsia" w:hAnsi="Times New Roman" w:cs="Times New Roman"/>
                        <w:color w:val="4472C4" w:themeColor="accent1"/>
                        <w:sz w:val="56"/>
                        <w:szCs w:val="56"/>
                        <w:lang w:val="en-GB"/>
                      </w:rPr>
                      <w:t>Video</w:t>
                    </w:r>
                    <w:r w:rsidRPr="00230CBD">
                      <w:rPr>
                        <w:rFonts w:ascii="Times New Roman" w:eastAsiaTheme="majorEastAsia" w:hAnsi="Times New Roman" w:cs="Times New Roman"/>
                        <w:color w:val="4472C4" w:themeColor="accent1"/>
                        <w:sz w:val="56"/>
                        <w:szCs w:val="56"/>
                        <w:lang w:val="en-GB"/>
                      </w:rPr>
                      <w:t xml:space="preserve">-Game Camera Movement for Photogrammetry </w:t>
                    </w:r>
                    <w:r>
                      <w:rPr>
                        <w:rFonts w:ascii="Times New Roman" w:eastAsiaTheme="majorEastAsia" w:hAnsi="Times New Roman" w:cs="Times New Roman"/>
                        <w:color w:val="4472C4" w:themeColor="accent1"/>
                        <w:sz w:val="56"/>
                        <w:szCs w:val="56"/>
                        <w:lang w:val="en-GB"/>
                      </w:rPr>
                      <w:t>Capture.</w:t>
                    </w:r>
                  </w:p>
                </w:sdtContent>
              </w:sdt>
            </w:tc>
          </w:tr>
          <w:tr w:rsidR="00225CEE" w:rsidRPr="00FF1DAF" w14:paraId="4A810E32" w14:textId="77777777">
            <w:tc>
              <w:tcPr>
                <w:tcW w:w="7672" w:type="dxa"/>
                <w:tcMar>
                  <w:top w:w="216" w:type="dxa"/>
                  <w:left w:w="115" w:type="dxa"/>
                  <w:bottom w:w="216" w:type="dxa"/>
                  <w:right w:w="115" w:type="dxa"/>
                </w:tcMar>
              </w:tcPr>
              <w:p w14:paraId="6E944DFE" w14:textId="14392887" w:rsidR="00225CEE" w:rsidRPr="00FF1DAF" w:rsidRDefault="00967809" w:rsidP="00787F90">
                <w:pPr>
                  <w:pStyle w:val="NoSpacing"/>
                  <w:spacing w:line="276" w:lineRule="auto"/>
                  <w:rPr>
                    <w:rFonts w:ascii="Times New Roman" w:hAnsi="Times New Roman" w:cs="Times New Roman"/>
                    <w:color w:val="2F5496" w:themeColor="accent1" w:themeShade="BF"/>
                    <w:sz w:val="24"/>
                    <w:lang w:val="en-GB"/>
                  </w:rPr>
                </w:pPr>
                <w:r w:rsidRPr="00FF1DAF">
                  <w:rPr>
                    <w:rFonts w:ascii="Times New Roman" w:hAnsi="Times New Roman" w:cs="Times New Roman"/>
                    <w:noProof/>
                    <w:color w:val="2F5496" w:themeColor="accent1" w:themeShade="BF"/>
                    <w:sz w:val="24"/>
                    <w:lang w:val="en-GB"/>
                  </w:rPr>
                  <mc:AlternateContent>
                    <mc:Choice Requires="wps">
                      <w:drawing>
                        <wp:anchor distT="0" distB="0" distL="114300" distR="114300" simplePos="0" relativeHeight="251658240" behindDoc="0" locked="0" layoutInCell="1" allowOverlap="1" wp14:anchorId="6FD472D8" wp14:editId="0F0B5A3F">
                          <wp:simplePos x="0" y="0"/>
                          <wp:positionH relativeFrom="column">
                            <wp:posOffset>49415</wp:posOffset>
                          </wp:positionH>
                          <wp:positionV relativeFrom="paragraph">
                            <wp:posOffset>-53281</wp:posOffset>
                          </wp:positionV>
                          <wp:extent cx="5008418" cy="1669472"/>
                          <wp:effectExtent l="0" t="0" r="20955" b="26035"/>
                          <wp:wrapNone/>
                          <wp:docPr id="1" name="Text Box 1"/>
                          <wp:cNvGraphicFramePr/>
                          <a:graphic xmlns:a="http://schemas.openxmlformats.org/drawingml/2006/main">
                            <a:graphicData uri="http://schemas.microsoft.com/office/word/2010/wordprocessingShape">
                              <wps:wsp>
                                <wps:cNvSpPr txBox="1"/>
                                <wps:spPr>
                                  <a:xfrm>
                                    <a:off x="0" y="0"/>
                                    <a:ext cx="5008418" cy="1669472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chemeClr val="lt1"/>
                                  </a:solidFill>
                                  <a:ln w="6350">
                                    <a:solidFill>
                                      <a:schemeClr val="bg1"/>
                                    </a:solidFill>
                                  </a:ln>
                                </wps:spPr>
                                <wps:txbx>
                                  <w:txbxContent>
                                    <w:p w14:paraId="2C66831D" w14:textId="186AD21E" w:rsidR="00967809" w:rsidRPr="00FF1DAF" w:rsidRDefault="00967809" w:rsidP="00967809">
                                      <w:pPr>
                                        <w:tabs>
                                          <w:tab w:val="left" w:pos="0"/>
                                        </w:tabs>
                                        <w:spacing w:line="240" w:lineRule="auto"/>
                                        <w:rPr>
                                          <w:rFonts w:ascii="Times New Roman" w:eastAsia="Calibri" w:hAnsi="Times New Roman" w:cs="Times New Roman"/>
                                          <w:b/>
                                          <w:szCs w:val="24"/>
                                        </w:rPr>
                                      </w:pPr>
                                      <w:r w:rsidRPr="00FF1DAF">
                                        <w:rPr>
                                          <w:rFonts w:ascii="Times New Roman" w:eastAsia="Calibri" w:hAnsi="Times New Roman" w:cs="Times New Roman"/>
                                          <w:bCs/>
                                          <w:szCs w:val="24"/>
                                        </w:rPr>
                                        <w:t>Academic Year:</w:t>
                                      </w:r>
                                      <w:r w:rsidRPr="00FF1DAF">
                                        <w:rPr>
                                          <w:rFonts w:ascii="Times New Roman" w:eastAsia="Calibri" w:hAnsi="Times New Roman" w:cs="Times New Roman"/>
                                          <w:b/>
                                          <w:szCs w:val="24"/>
                                        </w:rPr>
                                        <w:t xml:space="preserve"> </w:t>
                                      </w:r>
                                      <w:r w:rsidRPr="00FF1DAF">
                                        <w:rPr>
                                          <w:rFonts w:ascii="Times New Roman" w:eastAsia="Calibri" w:hAnsi="Times New Roman" w:cs="Times New Roman"/>
                                          <w:b/>
                                          <w:szCs w:val="24"/>
                                        </w:rPr>
                                        <w:tab/>
                                      </w:r>
                                      <w:r w:rsidRPr="00FF1DAF">
                                        <w:rPr>
                                          <w:rFonts w:ascii="Times New Roman" w:eastAsia="Calibri" w:hAnsi="Times New Roman" w:cs="Times New Roman"/>
                                          <w:b/>
                                          <w:szCs w:val="24"/>
                                        </w:rPr>
                                        <w:tab/>
                                      </w:r>
                                      <w:r w:rsidRPr="00FF1DAF">
                                        <w:rPr>
                                          <w:rFonts w:ascii="Times New Roman" w:hAnsi="Times New Roman" w:cs="Times New Roman"/>
                                          <w:color w:val="2F5496" w:themeColor="accent1" w:themeShade="BF"/>
                                          <w:szCs w:val="24"/>
                                        </w:rPr>
                                        <w:t>202</w:t>
                                      </w:r>
                                      <w:r w:rsidR="00F02850" w:rsidRPr="00FF1DAF">
                                        <w:rPr>
                                          <w:rFonts w:ascii="Times New Roman" w:hAnsi="Times New Roman" w:cs="Times New Roman"/>
                                          <w:color w:val="2F5496" w:themeColor="accent1" w:themeShade="BF"/>
                                          <w:szCs w:val="24"/>
                                        </w:rPr>
                                        <w:t>3</w:t>
                                      </w:r>
                                      <w:r w:rsidRPr="00FF1DAF">
                                        <w:rPr>
                                          <w:rFonts w:ascii="Times New Roman" w:hAnsi="Times New Roman" w:cs="Times New Roman"/>
                                          <w:color w:val="2F5496" w:themeColor="accent1" w:themeShade="BF"/>
                                          <w:szCs w:val="24"/>
                                        </w:rPr>
                                        <w:t>/202</w:t>
                                      </w:r>
                                      <w:r w:rsidR="00F02850" w:rsidRPr="00FF1DAF">
                                        <w:rPr>
                                          <w:rFonts w:ascii="Times New Roman" w:hAnsi="Times New Roman" w:cs="Times New Roman"/>
                                          <w:color w:val="2F5496" w:themeColor="accent1" w:themeShade="BF"/>
                                          <w:szCs w:val="24"/>
                                        </w:rPr>
                                        <w:t>4</w:t>
                                      </w:r>
                                    </w:p>
                                    <w:p w14:paraId="73C0B49E" w14:textId="78BDB0C7" w:rsidR="00967809" w:rsidRPr="00FF1DAF" w:rsidRDefault="00967809" w:rsidP="00967809">
                                      <w:pPr>
                                        <w:spacing w:line="240" w:lineRule="auto"/>
                                        <w:rPr>
                                          <w:rFonts w:ascii="Times New Roman" w:hAnsi="Times New Roman" w:cs="Times New Roman"/>
                                          <w:color w:val="2F5496" w:themeColor="accent1" w:themeShade="BF"/>
                                          <w:szCs w:val="24"/>
                                        </w:rPr>
                                      </w:pPr>
                                      <w:r w:rsidRPr="00FF1DAF">
                                        <w:rPr>
                                          <w:rFonts w:ascii="Times New Roman" w:eastAsia="Calibri" w:hAnsi="Times New Roman" w:cs="Times New Roman"/>
                                          <w:szCs w:val="24"/>
                                        </w:rPr>
                                        <w:t xml:space="preserve">Programme Title: </w:t>
                                      </w:r>
                                      <w:r w:rsidRPr="00FF1DAF">
                                        <w:rPr>
                                          <w:rFonts w:ascii="Times New Roman" w:eastAsia="Calibri" w:hAnsi="Times New Roman" w:cs="Times New Roman"/>
                                          <w:szCs w:val="24"/>
                                        </w:rPr>
                                        <w:tab/>
                                      </w:r>
                                      <w:r w:rsidRPr="00FF1DAF">
                                        <w:rPr>
                                          <w:rFonts w:ascii="Times New Roman" w:eastAsia="Calibri" w:hAnsi="Times New Roman" w:cs="Times New Roman"/>
                                          <w:szCs w:val="24"/>
                                        </w:rPr>
                                        <w:tab/>
                                      </w:r>
                                      <w:r w:rsidRPr="00FF1DAF">
                                        <w:rPr>
                                          <w:rFonts w:ascii="Times New Roman" w:hAnsi="Times New Roman" w:cs="Times New Roman"/>
                                          <w:color w:val="2F5496" w:themeColor="accent1" w:themeShade="BF"/>
                                          <w:szCs w:val="24"/>
                                        </w:rPr>
                                        <w:t>Computing with Games Development – MT80</w:t>
                                      </w:r>
                                      <w:r w:rsidR="00A53BA1">
                                        <w:rPr>
                                          <w:rFonts w:ascii="Times New Roman" w:hAnsi="Times New Roman" w:cs="Times New Roman"/>
                                          <w:color w:val="2F5496" w:themeColor="accent1" w:themeShade="BF"/>
                                          <w:szCs w:val="24"/>
                                        </w:rPr>
                                        <w:t>3</w:t>
                                      </w:r>
                                    </w:p>
                                    <w:p w14:paraId="42DDFD5F" w14:textId="640B6D76" w:rsidR="00967809" w:rsidRPr="00FF1DAF" w:rsidRDefault="00967809" w:rsidP="00967809">
                                      <w:pPr>
                                        <w:tabs>
                                          <w:tab w:val="left" w:pos="0"/>
                                        </w:tabs>
                                        <w:spacing w:line="240" w:lineRule="auto"/>
                                        <w:jc w:val="both"/>
                                        <w:rPr>
                                          <w:rFonts w:ascii="Times New Roman" w:eastAsia="Calibri" w:hAnsi="Times New Roman" w:cs="Times New Roman"/>
                                          <w:szCs w:val="24"/>
                                        </w:rPr>
                                      </w:pPr>
                                      <w:r w:rsidRPr="00FF1DAF">
                                        <w:rPr>
                                          <w:rFonts w:ascii="Times New Roman" w:eastAsia="Calibri" w:hAnsi="Times New Roman" w:cs="Times New Roman"/>
                                          <w:szCs w:val="24"/>
                                        </w:rPr>
                                        <w:t xml:space="preserve">Module Title: </w:t>
                                      </w:r>
                                      <w:r w:rsidRPr="00FF1DAF">
                                        <w:rPr>
                                          <w:rFonts w:ascii="Times New Roman" w:eastAsia="Calibri" w:hAnsi="Times New Roman" w:cs="Times New Roman"/>
                                          <w:szCs w:val="24"/>
                                        </w:rPr>
                                        <w:tab/>
                                      </w:r>
                                      <w:r w:rsidRPr="00FF1DAF">
                                        <w:rPr>
                                          <w:rFonts w:ascii="Times New Roman" w:eastAsia="Calibri" w:hAnsi="Times New Roman" w:cs="Times New Roman"/>
                                          <w:szCs w:val="24"/>
                                        </w:rPr>
                                        <w:tab/>
                                      </w:r>
                                      <w:r w:rsidRPr="00FF1DAF">
                                        <w:rPr>
                                          <w:rFonts w:ascii="Times New Roman" w:eastAsia="Calibri" w:hAnsi="Times New Roman" w:cs="Times New Roman"/>
                                          <w:szCs w:val="24"/>
                                        </w:rPr>
                                        <w:tab/>
                                      </w:r>
                                      <w:r w:rsidR="00207E44" w:rsidRPr="00FF1DAF">
                                        <w:rPr>
                                          <w:rFonts w:ascii="Times New Roman" w:hAnsi="Times New Roman" w:cs="Times New Roman"/>
                                          <w:color w:val="2F5496" w:themeColor="accent1" w:themeShade="BF"/>
                                          <w:szCs w:val="24"/>
                                        </w:rPr>
                                        <w:t>Final Year Project</w:t>
                                      </w:r>
                                      <w:r w:rsidRPr="00FF1DAF">
                                        <w:rPr>
                                          <w:rFonts w:ascii="Times New Roman" w:eastAsia="Calibri" w:hAnsi="Times New Roman" w:cs="Times New Roman"/>
                                          <w:szCs w:val="24"/>
                                        </w:rPr>
                                        <w:tab/>
                                      </w:r>
                                    </w:p>
                                    <w:p w14:paraId="594DF59C" w14:textId="7AE23549" w:rsidR="00967809" w:rsidRPr="00FF1DAF" w:rsidRDefault="00967809" w:rsidP="00967809">
                                      <w:pPr>
                                        <w:tabs>
                                          <w:tab w:val="left" w:pos="0"/>
                                        </w:tabs>
                                        <w:spacing w:line="240" w:lineRule="auto"/>
                                        <w:jc w:val="both"/>
                                        <w:rPr>
                                          <w:rFonts w:ascii="Times New Roman" w:eastAsia="Calibri" w:hAnsi="Times New Roman" w:cs="Times New Roman"/>
                                          <w:szCs w:val="24"/>
                                        </w:rPr>
                                      </w:pPr>
                                      <w:r w:rsidRPr="00FF1DAF">
                                        <w:rPr>
                                          <w:rFonts w:ascii="Times New Roman" w:eastAsia="Calibri" w:hAnsi="Times New Roman" w:cs="Times New Roman"/>
                                          <w:szCs w:val="24"/>
                                        </w:rPr>
                                        <w:t xml:space="preserve">Module Code: </w:t>
                                      </w:r>
                                      <w:r w:rsidRPr="00FF1DAF">
                                        <w:rPr>
                                          <w:rFonts w:ascii="Times New Roman" w:eastAsia="Calibri" w:hAnsi="Times New Roman" w:cs="Times New Roman"/>
                                          <w:szCs w:val="24"/>
                                        </w:rPr>
                                        <w:tab/>
                                      </w:r>
                                      <w:r w:rsidRPr="00FF1DAF">
                                        <w:rPr>
                                          <w:rFonts w:ascii="Times New Roman" w:eastAsia="Calibri" w:hAnsi="Times New Roman" w:cs="Times New Roman"/>
                                          <w:szCs w:val="24"/>
                                        </w:rPr>
                                        <w:tab/>
                                      </w:r>
                                      <w:r w:rsidRPr="00FF1DAF">
                                        <w:rPr>
                                          <w:rFonts w:ascii="Times New Roman" w:eastAsia="Calibri" w:hAnsi="Times New Roman" w:cs="Times New Roman"/>
                                          <w:szCs w:val="24"/>
                                        </w:rPr>
                                        <w:tab/>
                                      </w:r>
                                      <w:r w:rsidR="005B7578" w:rsidRPr="005B7578">
                                        <w:rPr>
                                          <w:rFonts w:ascii="Times New Roman" w:hAnsi="Times New Roman" w:cs="Times New Roman"/>
                                          <w:color w:val="2F5496" w:themeColor="accent1" w:themeShade="BF"/>
                                          <w:szCs w:val="24"/>
                                        </w:rPr>
                                        <w:t>DTEC 81001</w:t>
                                      </w:r>
                                      <w:r w:rsidRPr="00FF1DAF">
                                        <w:rPr>
                                          <w:rFonts w:ascii="Times New Roman" w:eastAsia="Calibri" w:hAnsi="Times New Roman" w:cs="Times New Roman"/>
                                          <w:szCs w:val="24"/>
                                        </w:rPr>
                                        <w:tab/>
                                        <w:t xml:space="preserve"> </w:t>
                                      </w:r>
                                    </w:p>
                                    <w:p w14:paraId="1ED4422F" w14:textId="2B1BFE64" w:rsidR="00967809" w:rsidRPr="00FF1DAF" w:rsidRDefault="00967809" w:rsidP="00967809">
                                      <w:pPr>
                                        <w:tabs>
                                          <w:tab w:val="left" w:pos="0"/>
                                        </w:tabs>
                                        <w:spacing w:line="240" w:lineRule="auto"/>
                                        <w:jc w:val="both"/>
                                        <w:rPr>
                                          <w:rFonts w:ascii="Times New Roman" w:eastAsia="Calibri" w:hAnsi="Times New Roman" w:cs="Times New Roman"/>
                                          <w:szCs w:val="24"/>
                                        </w:rPr>
                                      </w:pPr>
                                      <w:r w:rsidRPr="00FF1DAF">
                                        <w:rPr>
                                          <w:rFonts w:ascii="Times New Roman" w:eastAsia="Calibri" w:hAnsi="Times New Roman" w:cs="Times New Roman"/>
                                          <w:szCs w:val="24"/>
                                        </w:rPr>
                                        <w:t xml:space="preserve">Lecturer’s Name: </w:t>
                                      </w:r>
                                      <w:r w:rsidRPr="00FF1DAF">
                                        <w:rPr>
                                          <w:rFonts w:ascii="Times New Roman" w:eastAsia="Calibri" w:hAnsi="Times New Roman" w:cs="Times New Roman"/>
                                          <w:szCs w:val="24"/>
                                        </w:rPr>
                                        <w:tab/>
                                      </w:r>
                                      <w:r w:rsidRPr="00FF1DAF">
                                        <w:rPr>
                                          <w:rFonts w:ascii="Times New Roman" w:eastAsia="Calibri" w:hAnsi="Times New Roman" w:cs="Times New Roman"/>
                                          <w:szCs w:val="24"/>
                                        </w:rPr>
                                        <w:tab/>
                                      </w:r>
                                      <w:r w:rsidR="00F43774">
                                        <w:rPr>
                                          <w:rFonts w:ascii="Times New Roman" w:hAnsi="Times New Roman" w:cs="Times New Roman"/>
                                          <w:color w:val="2F5496" w:themeColor="accent1" w:themeShade="BF"/>
                                          <w:szCs w:val="24"/>
                                        </w:rPr>
                                        <w:t>Rob</w:t>
                                      </w:r>
                                      <w:r w:rsidR="0000752F">
                                        <w:rPr>
                                          <w:rFonts w:ascii="Times New Roman" w:hAnsi="Times New Roman" w:cs="Times New Roman"/>
                                          <w:color w:val="2F5496" w:themeColor="accent1" w:themeShade="BF"/>
                                          <w:szCs w:val="24"/>
                                        </w:rPr>
                                        <w:t>ert</w:t>
                                      </w:r>
                                      <w:r w:rsidR="00F43774">
                                        <w:rPr>
                                          <w:rFonts w:ascii="Times New Roman" w:hAnsi="Times New Roman" w:cs="Times New Roman"/>
                                          <w:color w:val="2F5496" w:themeColor="accent1" w:themeShade="BF"/>
                                          <w:szCs w:val="24"/>
                                        </w:rPr>
                                        <w:t xml:space="preserve"> Sheehy</w:t>
                                      </w:r>
                                    </w:p>
                                    <w:p w14:paraId="16F37F49" w14:textId="3D7E5943" w:rsidR="00967809" w:rsidRPr="00FF1DAF" w:rsidRDefault="00967809" w:rsidP="00967809">
                                      <w:pPr>
                                        <w:tabs>
                                          <w:tab w:val="left" w:pos="0"/>
                                        </w:tabs>
                                        <w:spacing w:line="240" w:lineRule="auto"/>
                                        <w:jc w:val="both"/>
                                        <w:rPr>
                                          <w:rFonts w:ascii="Times New Roman" w:eastAsia="Calibri" w:hAnsi="Times New Roman" w:cs="Times New Roman"/>
                                          <w:szCs w:val="24"/>
                                        </w:rPr>
                                      </w:pPr>
                                    </w:p>
                                  </w:txbxContent>
                                </wps:txbx>
  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</a:graphicData>
                          </a:graphic>
                          <wp14:sizeRelH relativeFrom="margin">
                            <wp14:pctWidth>0</wp14:pctWidth>
                          </wp14:sizeRelH>
                          <wp14:sizeRelV relativeFrom="margin">
                            <wp14:pctHeight>0</wp14:pctHeight>
                          </wp14:sizeRelV>
                        </wp:anchor>
                      </w:drawing>
                    </mc:Choice>
                    <mc:Fallback>
                      <w:pict>
                        <v:shapetype w14:anchorId="6FD472D8" id="_x0000_t202" coordsize="21600,21600" o:spt="202" path="m,l,21600r21600,l21600,xe">
                          <v:stroke joinstyle="miter"/>
                          <v:path gradientshapeok="t" o:connecttype="rect"/>
                        </v:shapetype>
                        <v:shape id="Text Box 1" o:spid="_x0000_s1026" type="#_x0000_t202" style="position:absolute;margin-left:3.9pt;margin-top:-4.2pt;width:394.35pt;height:131.4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" fillcolor="white [3201]" strokecolor="white [3212]" strokeweight=".5pt">
                          <v:textbox>
                            <w:txbxContent>
                              <w:p w14:paraId="2C66831D" w14:textId="186AD21E" w:rsidR="00967809" w:rsidRPr="00FF1DAF" w:rsidRDefault="00967809" w:rsidP="00967809">
                                <w:pPr>
                                  <w:tabs>
                                    <w:tab w:val="left" w:pos="0"/>
                                  </w:tabs>
                                  <w:spacing w:line="240" w:lineRule="auto"/>
                                  <w:rPr>
                                    <w:rFonts w:ascii="Times New Roman" w:eastAsia="Calibri" w:hAnsi="Times New Roman" w:cs="Times New Roman"/>
                                    <w:b/>
                                    <w:szCs w:val="24"/>
                                  </w:rPr>
                                </w:pPr>
                                <w:r w:rsidRPr="00FF1DAF">
                                  <w:rPr>
                                    <w:rFonts w:ascii="Times New Roman" w:eastAsia="Calibri" w:hAnsi="Times New Roman" w:cs="Times New Roman"/>
                                    <w:bCs/>
                                    <w:szCs w:val="24"/>
                                  </w:rPr>
                                  <w:t>Academic Year:</w:t>
                                </w:r>
                                <w:r w:rsidRPr="00FF1DAF">
                                  <w:rPr>
                                    <w:rFonts w:ascii="Times New Roman" w:eastAsia="Calibri" w:hAnsi="Times New Roman" w:cs="Times New Roman"/>
                                    <w:b/>
                                    <w:szCs w:val="24"/>
                                  </w:rPr>
                                  <w:t xml:space="preserve"> </w:t>
                                </w:r>
                                <w:r w:rsidRPr="00FF1DAF">
                                  <w:rPr>
                                    <w:rFonts w:ascii="Times New Roman" w:eastAsia="Calibri" w:hAnsi="Times New Roman" w:cs="Times New Roman"/>
                                    <w:b/>
                                    <w:szCs w:val="24"/>
                                  </w:rPr>
                                  <w:tab/>
                                </w:r>
                                <w:r w:rsidRPr="00FF1DAF">
                                  <w:rPr>
                                    <w:rFonts w:ascii="Times New Roman" w:eastAsia="Calibri" w:hAnsi="Times New Roman" w:cs="Times New Roman"/>
                                    <w:b/>
                                    <w:szCs w:val="24"/>
                                  </w:rPr>
                                  <w:tab/>
                                </w:r>
                                <w:r w:rsidRPr="00FF1DAF">
                                  <w:rPr>
                                    <w:rFonts w:ascii="Times New Roman" w:hAnsi="Times New Roman" w:cs="Times New Roman"/>
                                    <w:color w:val="2F5496" w:themeColor="accent1" w:themeShade="BF"/>
                                    <w:szCs w:val="24"/>
                                  </w:rPr>
                                  <w:t>202</w:t>
                                </w:r>
                                <w:r w:rsidR="00F02850" w:rsidRPr="00FF1DAF">
                                  <w:rPr>
                                    <w:rFonts w:ascii="Times New Roman" w:hAnsi="Times New Roman" w:cs="Times New Roman"/>
                                    <w:color w:val="2F5496" w:themeColor="accent1" w:themeShade="BF"/>
                                    <w:szCs w:val="24"/>
                                  </w:rPr>
                                  <w:t>3</w:t>
                                </w:r>
                                <w:r w:rsidRPr="00FF1DAF">
                                  <w:rPr>
                                    <w:rFonts w:ascii="Times New Roman" w:hAnsi="Times New Roman" w:cs="Times New Roman"/>
                                    <w:color w:val="2F5496" w:themeColor="accent1" w:themeShade="BF"/>
                                    <w:szCs w:val="24"/>
                                  </w:rPr>
                                  <w:t>/202</w:t>
                                </w:r>
                                <w:r w:rsidR="00F02850" w:rsidRPr="00FF1DAF">
                                  <w:rPr>
                                    <w:rFonts w:ascii="Times New Roman" w:hAnsi="Times New Roman" w:cs="Times New Roman"/>
                                    <w:color w:val="2F5496" w:themeColor="accent1" w:themeShade="BF"/>
                                    <w:szCs w:val="24"/>
                                  </w:rPr>
                                  <w:t>4</w:t>
                                </w:r>
                              </w:p>
                              <w:p w14:paraId="73C0B49E" w14:textId="78BDB0C7" w:rsidR="00967809" w:rsidRPr="00FF1DAF" w:rsidRDefault="00967809" w:rsidP="00967809">
                                <w:pPr>
                                  <w:spacing w:line="240" w:lineRule="auto"/>
                                  <w:rPr>
                                    <w:rFonts w:ascii="Times New Roman" w:hAnsi="Times New Roman" w:cs="Times New Roman"/>
                                    <w:color w:val="2F5496" w:themeColor="accent1" w:themeShade="BF"/>
                                    <w:szCs w:val="24"/>
                                  </w:rPr>
                                </w:pPr>
                                <w:r w:rsidRPr="00FF1DAF">
                                  <w:rPr>
                                    <w:rFonts w:ascii="Times New Roman" w:eastAsia="Calibri" w:hAnsi="Times New Roman" w:cs="Times New Roman"/>
                                    <w:szCs w:val="24"/>
                                  </w:rPr>
                                  <w:t xml:space="preserve">Programme Title: </w:t>
                                </w:r>
                                <w:r w:rsidRPr="00FF1DAF">
                                  <w:rPr>
                                    <w:rFonts w:ascii="Times New Roman" w:eastAsia="Calibri" w:hAnsi="Times New Roman" w:cs="Times New Roman"/>
                                    <w:szCs w:val="24"/>
                                  </w:rPr>
                                  <w:tab/>
                                </w:r>
                                <w:r w:rsidRPr="00FF1DAF">
                                  <w:rPr>
                                    <w:rFonts w:ascii="Times New Roman" w:eastAsia="Calibri" w:hAnsi="Times New Roman" w:cs="Times New Roman"/>
                                    <w:szCs w:val="24"/>
                                  </w:rPr>
                                  <w:tab/>
                                </w:r>
                                <w:r w:rsidRPr="00FF1DAF">
                                  <w:rPr>
                                    <w:rFonts w:ascii="Times New Roman" w:hAnsi="Times New Roman" w:cs="Times New Roman"/>
                                    <w:color w:val="2F5496" w:themeColor="accent1" w:themeShade="BF"/>
                                    <w:szCs w:val="24"/>
                                  </w:rPr>
                                  <w:t>Computing with Games Development – MT80</w:t>
                                </w:r>
                                <w:r w:rsidR="00A53BA1">
                                  <w:rPr>
                                    <w:rFonts w:ascii="Times New Roman" w:hAnsi="Times New Roman" w:cs="Times New Roman"/>
                                    <w:color w:val="2F5496" w:themeColor="accent1" w:themeShade="BF"/>
                                    <w:szCs w:val="24"/>
                                  </w:rPr>
                                  <w:t>3</w:t>
                                </w:r>
                              </w:p>
                              <w:p w14:paraId="42DDFD5F" w14:textId="640B6D76" w:rsidR="00967809" w:rsidRPr="00FF1DAF" w:rsidRDefault="00967809" w:rsidP="00967809">
                                <w:pPr>
                                  <w:tabs>
                                    <w:tab w:val="left" w:pos="0"/>
                                  </w:tabs>
                                  <w:spacing w:line="240" w:lineRule="auto"/>
                                  <w:jc w:val="both"/>
                                  <w:rPr>
                                    <w:rFonts w:ascii="Times New Roman" w:eastAsia="Calibri" w:hAnsi="Times New Roman" w:cs="Times New Roman"/>
                                    <w:szCs w:val="24"/>
                                  </w:rPr>
                                </w:pPr>
                                <w:r w:rsidRPr="00FF1DAF">
                                  <w:rPr>
                                    <w:rFonts w:ascii="Times New Roman" w:eastAsia="Calibri" w:hAnsi="Times New Roman" w:cs="Times New Roman"/>
                                    <w:szCs w:val="24"/>
                                  </w:rPr>
                                  <w:t xml:space="preserve">Module Title: </w:t>
                                </w:r>
                                <w:r w:rsidRPr="00FF1DAF">
                                  <w:rPr>
                                    <w:rFonts w:ascii="Times New Roman" w:eastAsia="Calibri" w:hAnsi="Times New Roman" w:cs="Times New Roman"/>
                                    <w:szCs w:val="24"/>
                                  </w:rPr>
                                  <w:tab/>
                                </w:r>
                                <w:r w:rsidRPr="00FF1DAF">
                                  <w:rPr>
                                    <w:rFonts w:ascii="Times New Roman" w:eastAsia="Calibri" w:hAnsi="Times New Roman" w:cs="Times New Roman"/>
                                    <w:szCs w:val="24"/>
                                  </w:rPr>
                                  <w:tab/>
                                </w:r>
                                <w:r w:rsidRPr="00FF1DAF">
                                  <w:rPr>
                                    <w:rFonts w:ascii="Times New Roman" w:eastAsia="Calibri" w:hAnsi="Times New Roman" w:cs="Times New Roman"/>
                                    <w:szCs w:val="24"/>
                                  </w:rPr>
                                  <w:tab/>
                                </w:r>
                                <w:r w:rsidR="00207E44" w:rsidRPr="00FF1DAF">
                                  <w:rPr>
                                    <w:rFonts w:ascii="Times New Roman" w:hAnsi="Times New Roman" w:cs="Times New Roman"/>
                                    <w:color w:val="2F5496" w:themeColor="accent1" w:themeShade="BF"/>
                                    <w:szCs w:val="24"/>
                                  </w:rPr>
                                  <w:t>Final Year Project</w:t>
                                </w:r>
                                <w:r w:rsidRPr="00FF1DAF">
                                  <w:rPr>
                                    <w:rFonts w:ascii="Times New Roman" w:eastAsia="Calibri" w:hAnsi="Times New Roman" w:cs="Times New Roman"/>
                                    <w:szCs w:val="24"/>
                                  </w:rPr>
                                  <w:tab/>
                                </w:r>
                              </w:p>
                              <w:p w14:paraId="594DF59C" w14:textId="7AE23549" w:rsidR="00967809" w:rsidRPr="00FF1DAF" w:rsidRDefault="00967809" w:rsidP="00967809">
                                <w:pPr>
                                  <w:tabs>
                                    <w:tab w:val="left" w:pos="0"/>
                                  </w:tabs>
                                  <w:spacing w:line="240" w:lineRule="auto"/>
                                  <w:jc w:val="both"/>
                                  <w:rPr>
                                    <w:rFonts w:ascii="Times New Roman" w:eastAsia="Calibri" w:hAnsi="Times New Roman" w:cs="Times New Roman"/>
                                    <w:szCs w:val="24"/>
                                  </w:rPr>
                                </w:pPr>
                                <w:r w:rsidRPr="00FF1DAF">
                                  <w:rPr>
                                    <w:rFonts w:ascii="Times New Roman" w:eastAsia="Calibri" w:hAnsi="Times New Roman" w:cs="Times New Roman"/>
                                    <w:szCs w:val="24"/>
                                  </w:rPr>
                                  <w:t xml:space="preserve">Module Code: </w:t>
                                </w:r>
                                <w:r w:rsidRPr="00FF1DAF">
                                  <w:rPr>
                                    <w:rFonts w:ascii="Times New Roman" w:eastAsia="Calibri" w:hAnsi="Times New Roman" w:cs="Times New Roman"/>
                                    <w:szCs w:val="24"/>
                                  </w:rPr>
                                  <w:tab/>
                                </w:r>
                                <w:r w:rsidRPr="00FF1DAF">
                                  <w:rPr>
                                    <w:rFonts w:ascii="Times New Roman" w:eastAsia="Calibri" w:hAnsi="Times New Roman" w:cs="Times New Roman"/>
                                    <w:szCs w:val="24"/>
                                  </w:rPr>
                                  <w:tab/>
                                </w:r>
                                <w:r w:rsidRPr="00FF1DAF">
                                  <w:rPr>
                                    <w:rFonts w:ascii="Times New Roman" w:eastAsia="Calibri" w:hAnsi="Times New Roman" w:cs="Times New Roman"/>
                                    <w:szCs w:val="24"/>
                                  </w:rPr>
                                  <w:tab/>
                                </w:r>
                                <w:r w:rsidR="005B7578" w:rsidRPr="005B7578">
                                  <w:rPr>
                                    <w:rFonts w:ascii="Times New Roman" w:hAnsi="Times New Roman" w:cs="Times New Roman"/>
                                    <w:color w:val="2F5496" w:themeColor="accent1" w:themeShade="BF"/>
                                    <w:szCs w:val="24"/>
                                  </w:rPr>
                                  <w:t>DTEC 81001</w:t>
                                </w:r>
                                <w:r w:rsidRPr="00FF1DAF">
                                  <w:rPr>
                                    <w:rFonts w:ascii="Times New Roman" w:eastAsia="Calibri" w:hAnsi="Times New Roman" w:cs="Times New Roman"/>
                                    <w:szCs w:val="24"/>
                                  </w:rPr>
                                  <w:tab/>
                                  <w:t xml:space="preserve"> </w:t>
                                </w:r>
                              </w:p>
                              <w:p w14:paraId="1ED4422F" w14:textId="2B1BFE64" w:rsidR="00967809" w:rsidRPr="00FF1DAF" w:rsidRDefault="00967809" w:rsidP="00967809">
                                <w:pPr>
                                  <w:tabs>
                                    <w:tab w:val="left" w:pos="0"/>
                                  </w:tabs>
                                  <w:spacing w:line="240" w:lineRule="auto"/>
                                  <w:jc w:val="both"/>
                                  <w:rPr>
                                    <w:rFonts w:ascii="Times New Roman" w:eastAsia="Calibri" w:hAnsi="Times New Roman" w:cs="Times New Roman"/>
                                    <w:szCs w:val="24"/>
                                  </w:rPr>
                                </w:pPr>
                                <w:r w:rsidRPr="00FF1DAF">
                                  <w:rPr>
                                    <w:rFonts w:ascii="Times New Roman" w:eastAsia="Calibri" w:hAnsi="Times New Roman" w:cs="Times New Roman"/>
                                    <w:szCs w:val="24"/>
                                  </w:rPr>
                                  <w:t xml:space="preserve">Lecturer’s Name: </w:t>
                                </w:r>
                                <w:r w:rsidRPr="00FF1DAF">
                                  <w:rPr>
                                    <w:rFonts w:ascii="Times New Roman" w:eastAsia="Calibri" w:hAnsi="Times New Roman" w:cs="Times New Roman"/>
                                    <w:szCs w:val="24"/>
                                  </w:rPr>
                                  <w:tab/>
                                </w:r>
                                <w:r w:rsidRPr="00FF1DAF">
                                  <w:rPr>
                                    <w:rFonts w:ascii="Times New Roman" w:eastAsia="Calibri" w:hAnsi="Times New Roman" w:cs="Times New Roman"/>
                                    <w:szCs w:val="24"/>
                                  </w:rPr>
                                  <w:tab/>
                                </w:r>
                                <w:r w:rsidR="00F43774">
                                  <w:rPr>
                                    <w:rFonts w:ascii="Times New Roman" w:hAnsi="Times New Roman" w:cs="Times New Roman"/>
                                    <w:color w:val="2F5496" w:themeColor="accent1" w:themeShade="BF"/>
                                    <w:szCs w:val="24"/>
                                  </w:rPr>
                                  <w:t>Rob</w:t>
                                </w:r>
                                <w:r w:rsidR="0000752F">
                                  <w:rPr>
                                    <w:rFonts w:ascii="Times New Roman" w:hAnsi="Times New Roman" w:cs="Times New Roman"/>
                                    <w:color w:val="2F5496" w:themeColor="accent1" w:themeShade="BF"/>
                                    <w:szCs w:val="24"/>
                                  </w:rPr>
                                  <w:t>ert</w:t>
                                </w:r>
                                <w:r w:rsidR="00F43774">
                                  <w:rPr>
                                    <w:rFonts w:ascii="Times New Roman" w:hAnsi="Times New Roman" w:cs="Times New Roman"/>
                                    <w:color w:val="2F5496" w:themeColor="accent1" w:themeShade="BF"/>
                                    <w:szCs w:val="24"/>
                                  </w:rPr>
                                  <w:t xml:space="preserve"> Sheehy</w:t>
                                </w:r>
                              </w:p>
                              <w:p w14:paraId="16F37F49" w14:textId="3D7E5943" w:rsidR="00967809" w:rsidRPr="00FF1DAF" w:rsidRDefault="00967809" w:rsidP="00967809">
                                <w:pPr>
                                  <w:tabs>
                                    <w:tab w:val="left" w:pos="0"/>
                                  </w:tabs>
                                  <w:spacing w:line="240" w:lineRule="auto"/>
                                  <w:jc w:val="both"/>
                                  <w:rPr>
                                    <w:rFonts w:ascii="Times New Roman" w:eastAsia="Calibri" w:hAnsi="Times New Roman" w:cs="Times New Roman"/>
                                    <w:szCs w:val="24"/>
                                  </w:rPr>
                                </w:pPr>
                              </w:p>
                            </w:txbxContent>
                          </v:textbox>
                        </v:shape>
                      </w:pict>
                    </mc:Fallback>
                  </mc:AlternateContent>
                </w:r>
              </w:p>
            </w:tc>
          </w:tr>
        </w:tbl>
        <w:tbl>
          <w:tblPr>
            <w:tblpPr w:leftFromText="187" w:rightFromText="187" w:horzAnchor="margin" w:tblpXSpec="center" w:tblpYSpec="bottom"/>
            <w:tblW w:w="3857" w:type="pct"/>
            <w:tblLook w:val="04A0" w:firstRow="1" w:lastRow="0" w:firstColumn="1" w:lastColumn="0" w:noHBand="0" w:noVBand="1"/>
          </w:tblPr>
          <w:tblGrid>
            <w:gridCol w:w="6963"/>
          </w:tblGrid>
          <w:tr w:rsidR="00225CEE" w:rsidRPr="00FF1DAF" w14:paraId="62EAC1F3" w14:textId="77777777">
            <w:tc>
              <w:tcPr>
                <w:tcW w:w="7221" w:type="dxa"/>
                <w:tcMar>
                  <w:top w:w="216" w:type="dxa"/>
                  <w:left w:w="115" w:type="dxa"/>
                  <w:bottom w:w="216" w:type="dxa"/>
                  <w:right w:w="115" w:type="dxa"/>
                </w:tcMar>
              </w:tcPr>
              <w:sdt>
                <w:sdtPr>
                  <w:rPr>
                    <w:rFonts w:ascii="Times New Roman" w:hAnsi="Times New Roman" w:cs="Times New Roman"/>
                    <w:color w:val="4472C4" w:themeColor="accent1"/>
                    <w:sz w:val="28"/>
                    <w:szCs w:val="28"/>
                    <w:lang w:val="en-GB"/>
                  </w:rPr>
                  <w:alias w:val="Author"/>
                  <w:id w:val="13406928"/>
                  <w:placeholder>
                    <w:docPart w:val="E7D8CAAE04B248C284A7DE7B267505EE"/>
                  </w:placeholder>
                  <w:dataBinding w:prefixMappings="xmlns:ns0='http://schemas.openxmlformats.org/package/2006/metadata/core-properties' xmlns:ns1='http://purl.org/dc/elements/1.1/'" w:xpath="/ns0:coreProperties[1]/ns1:creator[1]" w:storeItemID="{6C3C8BC8-F283-45AE-878A-BAB7291924A1}"/>
                  <w:text/>
                </w:sdtPr>
                <w:sdtEndPr/>
                <w:sdtContent>
                  <w:p w14:paraId="540A76FE" w14:textId="2F610084" w:rsidR="00225CEE" w:rsidRPr="00FF1DAF" w:rsidRDefault="00A00A97" w:rsidP="00787F90">
                    <w:pPr>
                      <w:pStyle w:val="NoSpacing"/>
                      <w:spacing w:line="276" w:lineRule="auto"/>
                      <w:rPr>
                        <w:rFonts w:ascii="Times New Roman" w:hAnsi="Times New Roman" w:cs="Times New Roman"/>
                        <w:color w:val="4472C4" w:themeColor="accent1"/>
                        <w:sz w:val="28"/>
                        <w:szCs w:val="28"/>
                        <w:lang w:val="en-GB"/>
                      </w:rPr>
                    </w:pPr>
                    <w:r>
                      <w:rPr>
                        <w:rFonts w:ascii="Times New Roman" w:hAnsi="Times New Roman" w:cs="Times New Roman"/>
                        <w:color w:val="4472C4" w:themeColor="accent1"/>
                        <w:sz w:val="28"/>
                        <w:szCs w:val="28"/>
                        <w:lang w:val="en-GB"/>
                      </w:rPr>
                      <w:t>STUDENT Billy Elsbury</w:t>
                    </w:r>
                  </w:p>
                </w:sdtContent>
              </w:sdt>
              <w:p w14:paraId="4DFC4B8A" w14:textId="77777777" w:rsidR="00225CEE" w:rsidRPr="00FF1DAF" w:rsidRDefault="00225CEE" w:rsidP="00787F90">
                <w:pPr>
                  <w:pStyle w:val="NoSpacing"/>
                  <w:spacing w:line="276" w:lineRule="auto"/>
                  <w:rPr>
                    <w:rFonts w:ascii="Times New Roman" w:hAnsi="Times New Roman" w:cs="Times New Roman"/>
                    <w:color w:val="4472C4" w:themeColor="accent1"/>
                    <w:lang w:val="en-GB"/>
                  </w:rPr>
                </w:pPr>
              </w:p>
            </w:tc>
          </w:tr>
        </w:tbl>
        <w:p w14:paraId="017348EC" w14:textId="7B32D3FB" w:rsidR="00792C41" w:rsidRPr="00FF1DAF" w:rsidRDefault="00792C41" w:rsidP="00787F90">
          <w:pPr>
            <w:spacing w:line="276" w:lineRule="auto"/>
            <w:rPr>
              <w:rFonts w:ascii="Times New Roman" w:hAnsi="Times New Roman" w:cs="Times New Roman"/>
              <w:sz w:val="44"/>
            </w:rPr>
          </w:pPr>
          <w:r w:rsidRPr="00FF1DAF">
            <w:rPr>
              <w:rFonts w:ascii="Times New Roman" w:hAnsi="Times New Roman" w:cs="Times New Roman"/>
              <w:sz w:val="44"/>
            </w:rPr>
            <w:br w:type="page"/>
          </w:r>
        </w:p>
        <w:p w14:paraId="4F2A80CF" w14:textId="55B8A74B" w:rsidR="00872E1B" w:rsidRDefault="00A00D6C" w:rsidP="00A00D6C">
          <w:pPr>
            <w:pStyle w:val="Heading1"/>
          </w:pPr>
          <w:r>
            <w:lastRenderedPageBreak/>
            <w:t>Python Script Breakdown:</w:t>
          </w:r>
        </w:p>
        <w:p w14:paraId="747DE1DB" w14:textId="77777777" w:rsidR="00A00D6C" w:rsidRDefault="00A00D6C" w:rsidP="00095941"/>
        <w:p w14:paraId="2C9C6B54" w14:textId="04275894" w:rsidR="00872E1B" w:rsidRPr="003664D9" w:rsidRDefault="00872E1B" w:rsidP="00872E1B">
          <w:pPr>
            <w:pStyle w:val="Heading3"/>
          </w:pPr>
          <w:r w:rsidRPr="003664D9">
            <w:t>Modular Class Structure:</w:t>
          </w:r>
        </w:p>
        <w:p w14:paraId="07CE3F19" w14:textId="77777777" w:rsidR="00872E1B" w:rsidRPr="003664D9" w:rsidRDefault="00872E1B" w:rsidP="00872E1B">
          <w:pPr>
            <w:numPr>
              <w:ilvl w:val="0"/>
              <w:numId w:val="12"/>
            </w:numPr>
            <w:spacing w:before="0" w:after="160" w:line="278" w:lineRule="auto"/>
          </w:pPr>
          <w:r w:rsidRPr="003664D9">
            <w:t>The </w:t>
          </w:r>
          <w:proofErr w:type="spellStart"/>
          <w:r w:rsidRPr="003664D9">
            <w:t>PhotogrammetryCapture</w:t>
          </w:r>
          <w:proofErr w:type="spellEnd"/>
          <w:r w:rsidRPr="003664D9">
            <w:t> class encapsulates all functionality, promoting code organi</w:t>
          </w:r>
          <w:r>
            <w:t>s</w:t>
          </w:r>
          <w:r w:rsidRPr="003664D9">
            <w:t>ation and reusability.</w:t>
          </w:r>
        </w:p>
        <w:p w14:paraId="0E5763CC" w14:textId="3E9FE543" w:rsidR="00872E1B" w:rsidRPr="003664D9" w:rsidRDefault="002D42B8" w:rsidP="00872E1B">
          <w:pPr>
            <w:numPr>
              <w:ilvl w:val="0"/>
              <w:numId w:val="12"/>
            </w:numPr>
            <w:spacing w:before="0" w:after="160" w:line="278" w:lineRule="auto"/>
          </w:pPr>
          <w:proofErr w:type="spellStart"/>
          <w:r>
            <w:t>S</w:t>
          </w:r>
          <w:r w:rsidR="00872E1B" w:rsidRPr="003664D9">
            <w:t>tep_back</w:t>
          </w:r>
          <w:proofErr w:type="spellEnd"/>
          <w:r w:rsidR="00872E1B" w:rsidRPr="003664D9">
            <w:t>, </w:t>
          </w:r>
          <w:proofErr w:type="spellStart"/>
          <w:r w:rsidR="00872E1B" w:rsidRPr="003664D9">
            <w:t>orbit_camera</w:t>
          </w:r>
          <w:proofErr w:type="spellEnd"/>
          <w:r w:rsidR="00872E1B" w:rsidRPr="003664D9">
            <w:t>, and </w:t>
          </w:r>
          <w:proofErr w:type="spellStart"/>
          <w:r w:rsidR="00872E1B" w:rsidRPr="003664D9">
            <w:t>move_mouse</w:t>
          </w:r>
          <w:proofErr w:type="spellEnd"/>
          <w:r w:rsidR="00872E1B" w:rsidRPr="003664D9">
            <w:t xml:space="preserve"> break down complex operations into </w:t>
          </w:r>
          <w:r>
            <w:t>maintainable</w:t>
          </w:r>
          <w:r w:rsidR="00872E1B" w:rsidRPr="003664D9">
            <w:t xml:space="preserve"> </w:t>
          </w:r>
          <w:r>
            <w:t>sections</w:t>
          </w:r>
          <w:r w:rsidR="00872E1B" w:rsidRPr="003664D9">
            <w:t>.</w:t>
          </w:r>
        </w:p>
        <w:p w14:paraId="499C480D" w14:textId="77777777" w:rsidR="00872E1B" w:rsidRPr="003664D9" w:rsidRDefault="00872E1B" w:rsidP="00872E1B">
          <w:pPr>
            <w:pStyle w:val="Heading3"/>
          </w:pPr>
          <w:r w:rsidRPr="003664D9">
            <w:t>Low-Level Mouse Control:</w:t>
          </w:r>
        </w:p>
        <w:p w14:paraId="0B84E461" w14:textId="3EBA41C5" w:rsidR="00872E1B" w:rsidRPr="003664D9" w:rsidRDefault="00872E1B" w:rsidP="00872E1B">
          <w:pPr>
            <w:numPr>
              <w:ilvl w:val="0"/>
              <w:numId w:val="11"/>
            </w:numPr>
            <w:spacing w:before="0" w:after="160" w:line="278" w:lineRule="auto"/>
          </w:pPr>
          <w:r w:rsidRPr="003664D9">
            <w:t>The </w:t>
          </w:r>
          <w:proofErr w:type="spellStart"/>
          <w:r w:rsidRPr="003664D9">
            <w:t>move_mouse</w:t>
          </w:r>
          <w:proofErr w:type="spellEnd"/>
          <w:r w:rsidRPr="003664D9">
            <w:t> method uses </w:t>
          </w:r>
          <w:proofErr w:type="spellStart"/>
          <w:r w:rsidR="000C5DF5" w:rsidRPr="000C5DF5">
            <w:t>ScanCodes</w:t>
          </w:r>
          <w:proofErr w:type="spellEnd"/>
          <w:r w:rsidR="000C5DF5" w:rsidRPr="000C5DF5">
            <w:t> </w:t>
          </w:r>
          <w:proofErr w:type="spellStart"/>
          <w:r w:rsidR="001E59C4" w:rsidRPr="003664D9">
            <w:t>ctypes</w:t>
          </w:r>
          <w:proofErr w:type="spellEnd"/>
          <w:r w:rsidRPr="003664D9">
            <w:t> </w:t>
          </w:r>
          <w:r w:rsidR="0025030E">
            <w:t>to interface with Windows API for precise mouse movement directly</w:t>
          </w:r>
          <w:r w:rsidR="00685678">
            <w:t xml:space="preserve"> </w:t>
          </w:r>
          <w:r w:rsidR="001E59C4">
            <w:fldChar w:fldCharType="begin"/>
          </w:r>
          <w:r w:rsidR="00337A9A">
            <w:instrText xml:space="preserve"> ADDIN ZOTERO_ITEM CSL_CITATION {"citationID":"ZYNXu2lD","properties":{"formattedCitation":"(hodka, 2014)","plainCitation":"(hodka, 2014)","noteIndex":0},"citationItems":[{"id":299,"uris":["http://zotero.org/users/12785515/items/9XF2A376"],"itemData":{"id":299,"type":"post","container-title":"Stack Overflow","title":"Answer to \"Simulate Python keypresses for controlling a game\"","URL":"https://stackoverflow.com/a/23468236","author":[{"family":"hodka","given":""}],"accessed":{"date-parts":[["2024",12,3]]},"issued":{"date-parts":[["2014",5,5]]}}}],"schema":"https://github.com/citation-style-language/schema/raw/master/csl-citation.json"} </w:instrText>
          </w:r>
          <w:r w:rsidR="001E59C4">
            <w:fldChar w:fldCharType="separate"/>
          </w:r>
          <w:r w:rsidR="0092761A" w:rsidRPr="0092761A">
            <w:rPr>
              <w:rFonts w:ascii="Calibri" w:hAnsi="Calibri" w:cs="Calibri"/>
            </w:rPr>
            <w:t>(hodka, 2014)</w:t>
          </w:r>
          <w:r w:rsidR="001E59C4">
            <w:fldChar w:fldCharType="end"/>
          </w:r>
          <w:r w:rsidRPr="003664D9">
            <w:t>.</w:t>
          </w:r>
        </w:p>
        <w:p w14:paraId="043A25EC" w14:textId="3EECFA1F" w:rsidR="00872E1B" w:rsidRPr="003664D9" w:rsidRDefault="00251024" w:rsidP="00872E1B">
          <w:pPr>
            <w:numPr>
              <w:ilvl w:val="0"/>
              <w:numId w:val="11"/>
            </w:numPr>
            <w:spacing w:before="0" w:after="160" w:line="278" w:lineRule="auto"/>
          </w:pPr>
          <w:proofErr w:type="spellStart"/>
          <w:r>
            <w:t>ScanCodes</w:t>
          </w:r>
          <w:proofErr w:type="spellEnd"/>
          <w:r>
            <w:t xml:space="preserve"> b</w:t>
          </w:r>
          <w:r w:rsidR="00872E1B" w:rsidRPr="003664D9">
            <w:t xml:space="preserve">ypass higher-level input systems, </w:t>
          </w:r>
          <w:r>
            <w:t xml:space="preserve">ensuring any application will </w:t>
          </w:r>
          <w:r w:rsidR="00D25859">
            <w:t>receive the inputs</w:t>
          </w:r>
          <w:r w:rsidR="00872E1B" w:rsidRPr="003664D9">
            <w:t>.</w:t>
          </w:r>
        </w:p>
        <w:p w14:paraId="45CD898E" w14:textId="77777777" w:rsidR="00872E1B" w:rsidRPr="003664D9" w:rsidRDefault="00872E1B" w:rsidP="00872E1B">
          <w:pPr>
            <w:pStyle w:val="Heading3"/>
          </w:pPr>
          <w:r w:rsidRPr="003664D9">
            <w:t>Orbit Implementation:</w:t>
          </w:r>
        </w:p>
        <w:p w14:paraId="7922D69D" w14:textId="06FC3713" w:rsidR="00872E1B" w:rsidRPr="003664D9" w:rsidRDefault="00872E1B" w:rsidP="00872E1B">
          <w:pPr>
            <w:numPr>
              <w:ilvl w:val="0"/>
              <w:numId w:val="11"/>
            </w:numPr>
            <w:spacing w:before="0" w:after="160" w:line="278" w:lineRule="auto"/>
          </w:pPr>
          <w:r w:rsidRPr="003664D9">
            <w:t>The </w:t>
          </w:r>
          <w:proofErr w:type="spellStart"/>
          <w:r w:rsidRPr="003664D9">
            <w:t>orbit_camera</w:t>
          </w:r>
          <w:proofErr w:type="spellEnd"/>
          <w:r w:rsidRPr="003664D9">
            <w:t xml:space="preserve"> method simulates circular movement by combining </w:t>
          </w:r>
          <w:r w:rsidR="00D25859">
            <w:t>sideways</w:t>
          </w:r>
          <w:r w:rsidRPr="003664D9">
            <w:t xml:space="preserve"> movement ('D' key press) with continuous mouse adjustment.</w:t>
          </w:r>
        </w:p>
        <w:p w14:paraId="4890308F" w14:textId="219AD7CA" w:rsidR="00872E1B" w:rsidRPr="003664D9" w:rsidRDefault="00D25859" w:rsidP="00872E1B">
          <w:pPr>
            <w:numPr>
              <w:ilvl w:val="0"/>
              <w:numId w:val="11"/>
            </w:numPr>
            <w:spacing w:before="0" w:after="160" w:line="278" w:lineRule="auto"/>
          </w:pPr>
          <w:r>
            <w:t>Goal is to create</w:t>
          </w:r>
          <w:r w:rsidR="00872E1B" w:rsidRPr="003664D9">
            <w:t xml:space="preserve"> a smooth orbiting effect without relying on built-in camera controls</w:t>
          </w:r>
          <w:r w:rsidR="00872E1B">
            <w:t>, advanced camera tracking or computer vision to track an object. The customi</w:t>
          </w:r>
          <w:r>
            <w:t>s</w:t>
          </w:r>
          <w:r w:rsidR="00872E1B">
            <w:t>ability of the program makes up for potential lacking accuracy.</w:t>
          </w:r>
        </w:p>
        <w:p w14:paraId="5EA3AA99" w14:textId="77777777" w:rsidR="00872E1B" w:rsidRPr="003664D9" w:rsidRDefault="00872E1B" w:rsidP="00872E1B">
          <w:pPr>
            <w:pStyle w:val="Heading3"/>
          </w:pPr>
          <w:r w:rsidRPr="003664D9">
            <w:t>Smooth Vertical Transitions:</w:t>
          </w:r>
        </w:p>
        <w:p w14:paraId="49C5069B" w14:textId="21020910" w:rsidR="00A733A9" w:rsidRDefault="00872E1B" w:rsidP="00A733A9">
          <w:pPr>
            <w:numPr>
              <w:ilvl w:val="0"/>
              <w:numId w:val="11"/>
            </w:numPr>
            <w:spacing w:before="0" w:after="160" w:line="278" w:lineRule="auto"/>
          </w:pPr>
          <w:r w:rsidRPr="003664D9">
            <w:t>Easing functions (</w:t>
          </w:r>
          <w:proofErr w:type="spellStart"/>
          <w:r w:rsidRPr="003664D9">
            <w:t>ease_out_cubic</w:t>
          </w:r>
          <w:proofErr w:type="spellEnd"/>
          <w:r w:rsidR="00FE5D10">
            <w:t xml:space="preserve"> </w:t>
          </w:r>
          <w:r w:rsidR="00FE5D10">
            <w:fldChar w:fldCharType="begin"/>
          </w:r>
          <w:r w:rsidR="0092761A">
            <w:instrText xml:space="preserve"> ADDIN ZOTERO_ITEM CSL_CITATION {"citationID":"27nCT6tD","properties":{"formattedCitation":"(pypi.org, 2021)","plainCitation":"(pypi.org, 2021)","noteIndex":0},"citationItems":[{"id":305,"uris":["http://zotero.org/users/12785515/items/XB9XN7A3"],"itemData":{"id":305,"type":"software","genre":"Python","medium":"OS Independent","source":"PyPI","title":"easing-functions: A collection of the basic easing functions for python","title-short":"easing-functions","URL":"https://github.com/semitable/easing-functions","version":"1.0.4","author":[{"family":"pypi.org","given":""}],"accessed":{"date-parts":[["2024",12,4]]},"issued":{"date-parts":[["2021",1,14]]}}}],"schema":"https://github.com/citation-style-language/schema/raw/master/csl-citation.json"} </w:instrText>
          </w:r>
          <w:r w:rsidR="00FE5D10">
            <w:fldChar w:fldCharType="separate"/>
          </w:r>
          <w:r w:rsidR="0092761A" w:rsidRPr="0092761A">
            <w:rPr>
              <w:rFonts w:ascii="Calibri" w:hAnsi="Calibri" w:cs="Calibri"/>
            </w:rPr>
            <w:t>(pypi.org, 2021)</w:t>
          </w:r>
          <w:r w:rsidR="00FE5D10">
            <w:fldChar w:fldCharType="end"/>
          </w:r>
          <w:r w:rsidRPr="003664D9">
            <w:t>) create smooth vertical camera movements</w:t>
          </w:r>
          <w:r w:rsidR="00D25859">
            <w:t xml:space="preserve">, this is to </w:t>
          </w:r>
          <w:r w:rsidR="00A733A9">
            <w:t>ensure the camera tracking and feature detection steps of Gaussian Splatting do not get disrupted</w:t>
          </w:r>
          <w:r>
            <w:t>.</w:t>
          </w:r>
        </w:p>
        <w:p w14:paraId="24E3737B" w14:textId="77777777" w:rsidR="00872E1B" w:rsidRPr="003664D9" w:rsidRDefault="00872E1B" w:rsidP="00872E1B">
          <w:pPr>
            <w:pStyle w:val="Heading3"/>
          </w:pPr>
          <w:r w:rsidRPr="003664D9">
            <w:t>Non-Blocking User Input:</w:t>
          </w:r>
        </w:p>
        <w:p w14:paraId="44D1FFCA" w14:textId="48DC1B24" w:rsidR="00872E1B" w:rsidRDefault="00872E1B" w:rsidP="00872E1B">
          <w:pPr>
            <w:numPr>
              <w:ilvl w:val="0"/>
              <w:numId w:val="11"/>
            </w:numPr>
            <w:spacing w:before="0" w:after="160" w:line="278" w:lineRule="auto"/>
          </w:pPr>
          <w:r w:rsidRPr="003664D9">
            <w:t>The code continuously checks for the 'Esc' key, allowing users to interrupt the capture process at any time.</w:t>
          </w:r>
          <w:r w:rsidR="00B25C52">
            <w:t xml:space="preserve"> (Very important to reduce control locking)</w:t>
          </w:r>
        </w:p>
        <w:p w14:paraId="474ECB83" w14:textId="6DD1343C" w:rsidR="00872E1B" w:rsidRPr="003664D9" w:rsidRDefault="00872E1B" w:rsidP="00872E1B">
          <w:pPr>
            <w:numPr>
              <w:ilvl w:val="0"/>
              <w:numId w:val="11"/>
            </w:numPr>
            <w:spacing w:before="0" w:after="160" w:line="278" w:lineRule="auto"/>
          </w:pPr>
          <w:r>
            <w:t>This also allows the user to move back or forward or adjust the camera movement for any adjustments that need to be made</w:t>
          </w:r>
          <w:r w:rsidR="00454780">
            <w:t xml:space="preserve"> during the capturing process</w:t>
          </w:r>
          <w:r>
            <w:t>.</w:t>
          </w:r>
        </w:p>
        <w:p w14:paraId="34E24658" w14:textId="77777777" w:rsidR="00872E1B" w:rsidRPr="003664D9" w:rsidRDefault="00872E1B" w:rsidP="00872E1B">
          <w:pPr>
            <w:pStyle w:val="Heading3"/>
          </w:pPr>
          <w:r w:rsidRPr="003664D9">
            <w:t>Timed Sequences:</w:t>
          </w:r>
        </w:p>
        <w:p w14:paraId="18E23080" w14:textId="4763C713" w:rsidR="000A2A1A" w:rsidRDefault="00872E1B" w:rsidP="0023597C">
          <w:pPr>
            <w:numPr>
              <w:ilvl w:val="0"/>
              <w:numId w:val="11"/>
            </w:numPr>
            <w:spacing w:before="0" w:after="160" w:line="278" w:lineRule="auto"/>
          </w:pPr>
          <w:r w:rsidRPr="003664D9">
            <w:t>Use of </w:t>
          </w:r>
          <w:proofErr w:type="spellStart"/>
          <w:r w:rsidRPr="003664D9">
            <w:t>time.sleep</w:t>
          </w:r>
          <w:proofErr w:type="spellEnd"/>
          <w:r w:rsidRPr="003664D9">
            <w:t xml:space="preserve">() and duration calculations </w:t>
          </w:r>
          <w:r w:rsidR="00317D17">
            <w:t>ensure</w:t>
          </w:r>
          <w:r w:rsidRPr="003664D9">
            <w:t xml:space="preserve"> </w:t>
          </w:r>
          <w:r w:rsidR="0025030E">
            <w:t xml:space="preserve">the </w:t>
          </w:r>
          <w:r w:rsidRPr="003664D9">
            <w:t xml:space="preserve">precise timing of movements, </w:t>
          </w:r>
          <w:r w:rsidR="00317D17">
            <w:t xml:space="preserve">which is </w:t>
          </w:r>
          <w:r w:rsidRPr="003664D9">
            <w:t>critical for consistent photogrammetry results.</w:t>
          </w:r>
        </w:p>
        <w:p w14:paraId="32E54750" w14:textId="77777777" w:rsidR="00317D17" w:rsidRDefault="00317D17" w:rsidP="00317D17">
          <w:pPr>
            <w:spacing w:before="0" w:after="160" w:line="278" w:lineRule="auto"/>
          </w:pPr>
        </w:p>
        <w:p w14:paraId="26E7F662" w14:textId="77777777" w:rsidR="00ED391C" w:rsidRDefault="00ED391C">
          <w:pPr>
            <w:spacing w:before="0" w:after="160"/>
          </w:pPr>
          <w:r>
            <w:br w:type="page"/>
          </w:r>
        </w:p>
        <w:p w14:paraId="57438E45" w14:textId="1B36F880" w:rsidR="00317D17" w:rsidRDefault="00317D17" w:rsidP="00317D17">
          <w:pPr>
            <w:spacing w:before="0" w:after="160" w:line="278" w:lineRule="auto"/>
          </w:pPr>
          <w:r>
            <w:lastRenderedPageBreak/>
            <w:t xml:space="preserve">Video </w:t>
          </w:r>
          <w:r w:rsidR="000020AB">
            <w:t xml:space="preserve">Capture </w:t>
          </w:r>
          <w:r>
            <w:t>Demo</w:t>
          </w:r>
          <w:r w:rsidR="00D162FC">
            <w:t xml:space="preserve"> Example</w:t>
          </w:r>
          <w:r w:rsidR="00246286">
            <w:t xml:space="preserve"> </w:t>
          </w:r>
          <w:r w:rsidR="00D162FC">
            <w:t>1 Unity:</w:t>
          </w:r>
        </w:p>
        <w:p w14:paraId="32D33F05" w14:textId="7D77C383" w:rsidR="009014EC" w:rsidRDefault="005A219F" w:rsidP="00317D17">
          <w:pPr>
            <w:spacing w:before="0" w:after="160" w:line="278" w:lineRule="auto"/>
          </w:pPr>
          <w:r>
            <w:rPr>
              <w:noProof/>
            </w:rPr>
            <w:drawing>
              <wp:inline distT="0" distB="0" distL="0" distR="0" wp14:anchorId="1F9A8509" wp14:editId="04A18BDE">
                <wp:extent cx="5731510" cy="3222625"/>
                <wp:effectExtent l="0" t="0" r="2540" b="0"/>
                <wp:docPr id="163707740" name="Picture 3" descr="A computer screen shot of a computer screen&#10;&#10;Description automatically generated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63707740" name="Picture 3" descr="A computer screen shot of a computer screen&#10;&#10;Description automatically generated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5731510" cy="32226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p w14:paraId="46086C7B" w14:textId="77777777" w:rsidR="00D162FC" w:rsidRDefault="00D162FC" w:rsidP="00317D17">
          <w:pPr>
            <w:spacing w:before="0" w:after="160" w:line="278" w:lineRule="auto"/>
          </w:pPr>
        </w:p>
        <w:p w14:paraId="34B12940" w14:textId="75BA1957" w:rsidR="00D51783" w:rsidRDefault="00D162FC" w:rsidP="00317D17">
          <w:pPr>
            <w:spacing w:before="0" w:after="160" w:line="278" w:lineRule="auto"/>
          </w:pPr>
          <w:r>
            <w:t xml:space="preserve">Video </w:t>
          </w:r>
          <w:r w:rsidR="000020AB">
            <w:t xml:space="preserve">Capture </w:t>
          </w:r>
          <w:r>
            <w:t>Demo Example</w:t>
          </w:r>
          <w:r w:rsidR="00246286">
            <w:t xml:space="preserve"> </w:t>
          </w:r>
          <w:r>
            <w:t xml:space="preserve">2 </w:t>
          </w:r>
          <w:r w:rsidR="00D51783">
            <w:t>FarCry5</w:t>
          </w:r>
          <w:r w:rsidR="00337A9A">
            <w:t xml:space="preserve"> </w:t>
          </w:r>
          <w:r w:rsidR="00337A9A">
            <w:fldChar w:fldCharType="begin"/>
          </w:r>
          <w:r w:rsidR="00095941">
            <w:instrText xml:space="preserve"> ADDIN ZOTERO_ITEM CSL_CITATION {"citationID":"AWO4ESDG","properties":{"formattedCitation":"(Ubisoft, 2018)","plainCitation":"(Ubisoft, 2018)","noteIndex":0},"citationItems":[{"id":301,"uris":["http://zotero.org/users/12785515/items/9RPPTZY6"],"itemData":{"id":301,"type":"webpage","abstract":"Far Cry 5 comes to America: lead a resistance against the fanatical cult, Eden's Gate.","language":"en-gb","title":"Far Cry 5 | Ubisoft (EU / UK)","URL":"https://www.ubisoft.com/en-gb/game/far-cry/far-cry-5","author":[{"family":"Ubisoft","given":""}],"accessed":{"date-parts":[["2024",12,4]]},"issued":{"date-parts":[["2018",3,27]]}}}],"schema":"https://github.com/citation-style-language/schema/raw/master/csl-citation.json"} </w:instrText>
          </w:r>
          <w:r w:rsidR="00337A9A">
            <w:fldChar w:fldCharType="separate"/>
          </w:r>
          <w:r w:rsidR="0092761A" w:rsidRPr="0092761A">
            <w:rPr>
              <w:rFonts w:ascii="Calibri" w:hAnsi="Calibri" w:cs="Calibri"/>
            </w:rPr>
            <w:t>(Ubisoft, 2018)</w:t>
          </w:r>
          <w:r w:rsidR="00337A9A">
            <w:fldChar w:fldCharType="end"/>
          </w:r>
          <w:r>
            <w:t>:</w:t>
          </w:r>
        </w:p>
        <w:p w14:paraId="057328A5" w14:textId="79309BBE" w:rsidR="00E06FDD" w:rsidRDefault="00D51783">
          <w:pPr>
            <w:spacing w:before="0" w:after="160"/>
          </w:pPr>
          <w:r>
            <w:rPr>
              <w:noProof/>
            </w:rPr>
            <w:drawing>
              <wp:inline distT="0" distB="0" distL="0" distR="0" wp14:anchorId="58D3CC0C" wp14:editId="65B6E615">
                <wp:extent cx="5731510" cy="3223895"/>
                <wp:effectExtent l="0" t="0" r="2540" b="0"/>
                <wp:docPr id="1568568244" name="Picture 2" descr="A computer screen shot of a program&#10;&#10;Description automatically generated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568568244" name="Picture 2" descr="A computer screen shot of a program&#10;&#10;Description automatically generated"/>
                        <pic:cNvPicPr/>
                      </pic:nvPicPr>
                      <pic:blipFill>
                        <a:blip r:embed="rId13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5731510" cy="322389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14:paraId="300ACF8B" w14:textId="77777777" w:rsidR="00246286" w:rsidRDefault="00246286" w:rsidP="00D51783"/>
        <w:p w14:paraId="53308975" w14:textId="77777777" w:rsidR="00F90504" w:rsidRDefault="00F90504">
          <w:pPr>
            <w:spacing w:before="0" w:after="160"/>
          </w:pPr>
          <w:r>
            <w:br w:type="page"/>
          </w:r>
        </w:p>
        <w:p w14:paraId="1F22ACC0" w14:textId="2A8CB365" w:rsidR="00E06FDD" w:rsidRDefault="00F90504" w:rsidP="00D51783">
          <w:hyperlink r:id="rId14" w:history="1">
            <w:r w:rsidR="008210F7" w:rsidRPr="00F90504">
              <w:rPr>
                <w:rStyle w:val="Hyperlink"/>
              </w:rPr>
              <w:t xml:space="preserve">Gaussian </w:t>
            </w:r>
            <w:r w:rsidR="00D51783" w:rsidRPr="00F90504">
              <w:rPr>
                <w:rStyle w:val="Hyperlink"/>
              </w:rPr>
              <w:t xml:space="preserve">Splat </w:t>
            </w:r>
            <w:r w:rsidR="008F6A5C" w:rsidRPr="00F90504">
              <w:rPr>
                <w:rStyle w:val="Hyperlink"/>
              </w:rPr>
              <w:t>Captured</w:t>
            </w:r>
          </w:hyperlink>
          <w:r w:rsidR="00402D3F">
            <w:t xml:space="preserve"> from</w:t>
          </w:r>
          <w:r w:rsidR="008F6A5C">
            <w:t xml:space="preserve"> </w:t>
          </w:r>
          <w:r w:rsidR="00402D3F">
            <w:t xml:space="preserve">46 second </w:t>
          </w:r>
          <w:r w:rsidR="008210F7">
            <w:t xml:space="preserve">Demo </w:t>
          </w:r>
          <w:r w:rsidR="00D51783">
            <w:t>Capture:</w:t>
          </w:r>
        </w:p>
        <w:p w14:paraId="782ACFFF" w14:textId="2466E50E" w:rsidR="00402D3F" w:rsidRDefault="00402D3F" w:rsidP="00D51783"/>
        <w:p w14:paraId="007048F3" w14:textId="77777777" w:rsidR="00D51783" w:rsidRDefault="00D51783" w:rsidP="00D51783"/>
        <w:p w14:paraId="659F3711" w14:textId="0D9B03C7" w:rsidR="00D51783" w:rsidRDefault="006D0B1D">
          <w:pPr>
            <w:spacing w:before="0" w:after="160"/>
            <w:rPr>
              <w:rFonts w:ascii="Times New Roman" w:eastAsiaTheme="majorEastAsia" w:hAnsi="Times New Roman" w:cstheme="majorBidi"/>
              <w:color w:val="1F3864" w:themeColor="accent1" w:themeShade="80"/>
              <w:sz w:val="36"/>
              <w:szCs w:val="32"/>
            </w:rPr>
          </w:pPr>
          <w:r>
            <w:rPr>
              <w:noProof/>
            </w:rPr>
            <w:drawing>
              <wp:inline distT="0" distB="0" distL="0" distR="0" wp14:anchorId="4FAE054D" wp14:editId="229D3893">
                <wp:extent cx="5731510" cy="3223895"/>
                <wp:effectExtent l="0" t="0" r="2540" b="0"/>
                <wp:docPr id="2" name="Picture 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/>
                        <pic:cNvPicPr>
                          <a:picLocks noChangeAspect="1" noChangeArrowheads="1" noCrop="1"/>
                        </pic:cNvPicPr>
                      </pic:nvPicPr>
                      <pic:blipFill>
                        <a:blip r:embed="rId15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5731510" cy="322389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p w14:paraId="215E5671" w14:textId="77777777" w:rsidR="006D0B1D" w:rsidRDefault="006D0B1D">
          <w:pPr>
            <w:spacing w:before="0" w:after="160"/>
            <w:rPr>
              <w:rFonts w:ascii="Times New Roman" w:eastAsiaTheme="majorEastAsia" w:hAnsi="Times New Roman" w:cstheme="majorBidi"/>
              <w:color w:val="1F3864" w:themeColor="accent1" w:themeShade="80"/>
              <w:sz w:val="36"/>
              <w:szCs w:val="32"/>
            </w:rPr>
          </w:pPr>
          <w:r>
            <w:br w:type="page"/>
          </w:r>
        </w:p>
        <w:p w14:paraId="6624E1B3" w14:textId="5BB09C05" w:rsidR="00A00D6C" w:rsidRDefault="00A00D6C" w:rsidP="00A00D6C">
          <w:pPr>
            <w:pStyle w:val="Heading1"/>
          </w:pPr>
          <w:r>
            <w:lastRenderedPageBreak/>
            <w:t>References</w:t>
          </w:r>
        </w:p>
        <w:p w14:paraId="067B3BF3" w14:textId="77777777" w:rsidR="0092761A" w:rsidRPr="0092761A" w:rsidRDefault="0023597C" w:rsidP="0092761A">
          <w:pPr>
            <w:pStyle w:val="Bibliography"/>
            <w:rPr>
              <w:rFonts w:ascii="Calibri" w:hAnsi="Calibri" w:cs="Calibri"/>
            </w:rPr>
          </w:pPr>
          <w:r>
            <w:fldChar w:fldCharType="begin"/>
          </w:r>
          <w:r w:rsidR="0092761A">
            <w:instrText xml:space="preserve"> ADDIN ZOTERO_BIBL {"uncited":[],"omitted":[],"custom":[]} CSL_BIBLIOGRAPHY </w:instrText>
          </w:r>
          <w:r>
            <w:fldChar w:fldCharType="separate"/>
          </w:r>
          <w:r w:rsidR="0092761A" w:rsidRPr="0092761A">
            <w:rPr>
              <w:rFonts w:ascii="Calibri" w:hAnsi="Calibri" w:cs="Calibri"/>
            </w:rPr>
            <w:t xml:space="preserve">hodka, 2014. Answer to ‘Simulate Python keypresses for controlling a game’. </w:t>
          </w:r>
          <w:r w:rsidR="0092761A" w:rsidRPr="0092761A">
            <w:rPr>
              <w:rFonts w:ascii="Calibri" w:hAnsi="Calibri" w:cs="Calibri"/>
              <w:i/>
              <w:iCs/>
            </w:rPr>
            <w:t>Stack Overflow</w:t>
          </w:r>
          <w:r w:rsidR="0092761A" w:rsidRPr="0092761A">
            <w:rPr>
              <w:rFonts w:ascii="Calibri" w:hAnsi="Calibri" w:cs="Calibri"/>
            </w:rPr>
            <w:t>. Available at: &lt;https://stackoverflow.com/a/23468236&gt; [Accessed 3 December 2024].</w:t>
          </w:r>
        </w:p>
        <w:p w14:paraId="40B78111" w14:textId="77777777" w:rsidR="0092761A" w:rsidRPr="0092761A" w:rsidRDefault="0092761A" w:rsidP="0092761A">
          <w:pPr>
            <w:pStyle w:val="Bibliography"/>
            <w:rPr>
              <w:rFonts w:ascii="Calibri" w:hAnsi="Calibri" w:cs="Calibri"/>
            </w:rPr>
          </w:pPr>
          <w:r w:rsidRPr="0092761A">
            <w:rPr>
              <w:rFonts w:ascii="Calibri" w:hAnsi="Calibri" w:cs="Calibri"/>
            </w:rPr>
            <w:t xml:space="preserve">pypi.org, 2021. </w:t>
          </w:r>
          <w:r w:rsidRPr="0092761A">
            <w:rPr>
              <w:rFonts w:ascii="Calibri" w:hAnsi="Calibri" w:cs="Calibri"/>
              <w:i/>
              <w:iCs/>
            </w:rPr>
            <w:t>easing-functions: A collection of the basic easing functions for python</w:t>
          </w:r>
          <w:r w:rsidRPr="0092761A">
            <w:rPr>
              <w:rFonts w:ascii="Calibri" w:hAnsi="Calibri" w:cs="Calibri"/>
            </w:rPr>
            <w:t>. Available at: &lt;https://github.com/semitable/easing-functions&gt; [Accessed 4 December 2024].</w:t>
          </w:r>
        </w:p>
        <w:p w14:paraId="5ADF2DF5" w14:textId="77777777" w:rsidR="0092761A" w:rsidRPr="0092761A" w:rsidRDefault="0092761A" w:rsidP="0092761A">
          <w:pPr>
            <w:pStyle w:val="Bibliography"/>
            <w:rPr>
              <w:rFonts w:ascii="Calibri" w:hAnsi="Calibri" w:cs="Calibri"/>
            </w:rPr>
          </w:pPr>
          <w:r w:rsidRPr="0092761A">
            <w:rPr>
              <w:rFonts w:ascii="Calibri" w:hAnsi="Calibri" w:cs="Calibri"/>
            </w:rPr>
            <w:t xml:space="preserve">Ubisoft, 2018. </w:t>
          </w:r>
          <w:r w:rsidRPr="0092761A">
            <w:rPr>
              <w:rFonts w:ascii="Calibri" w:hAnsi="Calibri" w:cs="Calibri"/>
              <w:i/>
              <w:iCs/>
            </w:rPr>
            <w:t>Far Cry 5 | Ubisoft (EU / UK)</w:t>
          </w:r>
          <w:r w:rsidRPr="0092761A">
            <w:rPr>
              <w:rFonts w:ascii="Calibri" w:hAnsi="Calibri" w:cs="Calibri"/>
            </w:rPr>
            <w:t>. [online] Available at: &lt;https://www.ubisoft.com/en-gb/game/far-cry/far-cry-5&gt; [Accessed 4 December 2024].</w:t>
          </w:r>
        </w:p>
        <w:p w14:paraId="4D3FF69C" w14:textId="0C4BE3BE" w:rsidR="0023597C" w:rsidRPr="0023597C" w:rsidRDefault="0023597C" w:rsidP="0023597C">
          <w:pPr>
            <w:spacing w:before="0" w:after="160" w:line="278" w:lineRule="auto"/>
          </w:pPr>
          <w:r>
            <w:fldChar w:fldCharType="end"/>
          </w:r>
        </w:p>
        <w:p w14:paraId="222C6024" w14:textId="7CBA1BA3" w:rsidR="00202B52" w:rsidRPr="00887E67" w:rsidRDefault="00A170A3" w:rsidP="00887E67">
          <w:pPr>
            <w:spacing w:after="160" w:line="276" w:lineRule="auto"/>
            <w:rPr>
              <w:rFonts w:ascii="Times New Roman" w:eastAsiaTheme="majorEastAsia" w:hAnsi="Times New Roman" w:cs="Times New Roman"/>
              <w:color w:val="2F5496" w:themeColor="accent1" w:themeShade="BF"/>
              <w:kern w:val="2"/>
              <w:sz w:val="32"/>
              <w:szCs w:val="32"/>
              <w14:ligatures w14:val="standardContextual"/>
            </w:rPr>
          </w:pPr>
        </w:p>
      </w:sdtContent>
    </w:sdt>
    <w:sectPr w:rsidR="00202B52" w:rsidRPr="00887E67" w:rsidSect="00225CEE">
      <w:headerReference w:type="default" r:id="rId16"/>
      <w:footerReference w:type="default" r:id="rId17"/>
      <w:pgSz w:w="11906" w:h="16838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17810B9" w14:textId="77777777" w:rsidR="00A170A3" w:rsidRPr="00FF1DAF" w:rsidRDefault="00A170A3" w:rsidP="00044DA5">
      <w:pPr>
        <w:spacing w:after="0" w:line="240" w:lineRule="auto"/>
      </w:pPr>
      <w:r w:rsidRPr="00FF1DAF">
        <w:separator/>
      </w:r>
    </w:p>
  </w:endnote>
  <w:endnote w:type="continuationSeparator" w:id="0">
    <w:p w14:paraId="2D222D89" w14:textId="77777777" w:rsidR="00A170A3" w:rsidRPr="00FF1DAF" w:rsidRDefault="00A170A3" w:rsidP="00044DA5">
      <w:pPr>
        <w:spacing w:after="0" w:line="240" w:lineRule="auto"/>
      </w:pPr>
      <w:r w:rsidRPr="00FF1DAF">
        <w:continuationSeparator/>
      </w:r>
    </w:p>
  </w:endnote>
  <w:endnote w:type="continuationNotice" w:id="1">
    <w:p w14:paraId="24B0D2C6" w14:textId="77777777" w:rsidR="00A170A3" w:rsidRPr="00FF1DAF" w:rsidRDefault="00A170A3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47311474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14:paraId="463C822A" w14:textId="01C6DAA9" w:rsidR="008D76DE" w:rsidRDefault="008D76DE">
        <w:pPr>
          <w:pStyle w:val="Footer"/>
          <w:pBdr>
            <w:top w:val="single" w:sz="4" w:space="1" w:color="D9D9D9" w:themeColor="background1" w:themeShade="D9"/>
          </w:pBdr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  <w:r>
          <w:t xml:space="preserve"> | </w:t>
        </w:r>
        <w:r>
          <w:rPr>
            <w:color w:val="7F7F7F" w:themeColor="background1" w:themeShade="7F"/>
            <w:spacing w:val="60"/>
          </w:rPr>
          <w:t>Page</w:t>
        </w:r>
      </w:p>
    </w:sdtContent>
  </w:sdt>
  <w:p w14:paraId="3095B95B" w14:textId="583361D1" w:rsidR="00044DA5" w:rsidRPr="00FF1DAF" w:rsidRDefault="00044DA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7B69CBD" w14:textId="77777777" w:rsidR="00A170A3" w:rsidRPr="00FF1DAF" w:rsidRDefault="00A170A3" w:rsidP="00044DA5">
      <w:pPr>
        <w:spacing w:after="0" w:line="240" w:lineRule="auto"/>
      </w:pPr>
      <w:r w:rsidRPr="00FF1DAF">
        <w:separator/>
      </w:r>
    </w:p>
  </w:footnote>
  <w:footnote w:type="continuationSeparator" w:id="0">
    <w:p w14:paraId="3EC6B782" w14:textId="77777777" w:rsidR="00A170A3" w:rsidRPr="00FF1DAF" w:rsidRDefault="00A170A3" w:rsidP="00044DA5">
      <w:pPr>
        <w:spacing w:after="0" w:line="240" w:lineRule="auto"/>
      </w:pPr>
      <w:r w:rsidRPr="00FF1DAF">
        <w:continuationSeparator/>
      </w:r>
    </w:p>
  </w:footnote>
  <w:footnote w:type="continuationNotice" w:id="1">
    <w:p w14:paraId="4C251B7C" w14:textId="77777777" w:rsidR="00A170A3" w:rsidRPr="00FF1DAF" w:rsidRDefault="00A170A3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708144" w14:textId="5418853E" w:rsidR="007173C5" w:rsidRPr="00FF1DAF" w:rsidRDefault="00454780" w:rsidP="007173C5">
    <w:pPr>
      <w:pStyle w:val="Header"/>
    </w:pPr>
    <w:r>
      <w:t>Games-Middleware</w:t>
    </w:r>
    <w:r w:rsidR="007173C5" w:rsidRPr="00FF1DAF">
      <w:ptab w:relativeTo="margin" w:alignment="center" w:leader="none"/>
    </w:r>
    <w:r w:rsidR="00694A7F">
      <w:t>Python Video Capture</w:t>
    </w:r>
    <w:r w:rsidR="007173C5" w:rsidRPr="00FF1DAF">
      <w:ptab w:relativeTo="margin" w:alignment="right" w:leader="none"/>
    </w:r>
    <w:r w:rsidR="007173C5" w:rsidRPr="00FF1DAF">
      <w:t>Billy Elsbury T00224562</w:t>
    </w:r>
  </w:p>
  <w:p w14:paraId="3B7BB31F" w14:textId="77777777" w:rsidR="007173C5" w:rsidRPr="00FF1DAF" w:rsidRDefault="007173C5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4834EF"/>
    <w:multiLevelType w:val="multilevel"/>
    <w:tmpl w:val="DC72AA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C7B6E9B"/>
    <w:multiLevelType w:val="multilevel"/>
    <w:tmpl w:val="F514A0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235E14DF"/>
    <w:multiLevelType w:val="multilevel"/>
    <w:tmpl w:val="A934D1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2D642098"/>
    <w:multiLevelType w:val="multilevel"/>
    <w:tmpl w:val="3056CF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2E2D254E"/>
    <w:multiLevelType w:val="multilevel"/>
    <w:tmpl w:val="5CBE399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4A590BA7"/>
    <w:multiLevelType w:val="multilevel"/>
    <w:tmpl w:val="542CB0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538C68CF"/>
    <w:multiLevelType w:val="multilevel"/>
    <w:tmpl w:val="3B580C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6DE54604"/>
    <w:multiLevelType w:val="multilevel"/>
    <w:tmpl w:val="7A9EA4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70CE6539"/>
    <w:multiLevelType w:val="multilevel"/>
    <w:tmpl w:val="5CBE399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73112DFC"/>
    <w:multiLevelType w:val="hybridMultilevel"/>
    <w:tmpl w:val="85FA47C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42037A3"/>
    <w:multiLevelType w:val="multilevel"/>
    <w:tmpl w:val="576E8D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7E973570"/>
    <w:multiLevelType w:val="multilevel"/>
    <w:tmpl w:val="81BEE3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1"/>
  </w:num>
  <w:num w:numId="2">
    <w:abstractNumId w:val="3"/>
  </w:num>
  <w:num w:numId="3">
    <w:abstractNumId w:val="2"/>
  </w:num>
  <w:num w:numId="4">
    <w:abstractNumId w:val="6"/>
  </w:num>
  <w:num w:numId="5">
    <w:abstractNumId w:val="9"/>
  </w:num>
  <w:num w:numId="6">
    <w:abstractNumId w:val="1"/>
  </w:num>
  <w:num w:numId="7">
    <w:abstractNumId w:val="10"/>
  </w:num>
  <w:num w:numId="8">
    <w:abstractNumId w:val="5"/>
  </w:num>
  <w:num w:numId="9">
    <w:abstractNumId w:val="7"/>
  </w:num>
  <w:num w:numId="10">
    <w:abstractNumId w:val="0"/>
  </w:num>
  <w:num w:numId="11">
    <w:abstractNumId w:val="8"/>
  </w:num>
  <w:num w:numId="12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075C"/>
    <w:rsid w:val="00000D86"/>
    <w:rsid w:val="000020AB"/>
    <w:rsid w:val="00002F6D"/>
    <w:rsid w:val="00003240"/>
    <w:rsid w:val="00003BEA"/>
    <w:rsid w:val="00005851"/>
    <w:rsid w:val="00005F07"/>
    <w:rsid w:val="0000752F"/>
    <w:rsid w:val="00012AAB"/>
    <w:rsid w:val="000159F3"/>
    <w:rsid w:val="000178D2"/>
    <w:rsid w:val="00020586"/>
    <w:rsid w:val="000215DE"/>
    <w:rsid w:val="00022DE7"/>
    <w:rsid w:val="000248EE"/>
    <w:rsid w:val="00025251"/>
    <w:rsid w:val="000254F5"/>
    <w:rsid w:val="00033A4C"/>
    <w:rsid w:val="00033C42"/>
    <w:rsid w:val="00033C8B"/>
    <w:rsid w:val="0003477E"/>
    <w:rsid w:val="0003549A"/>
    <w:rsid w:val="000416CC"/>
    <w:rsid w:val="00042666"/>
    <w:rsid w:val="00042923"/>
    <w:rsid w:val="0004320F"/>
    <w:rsid w:val="00044DA5"/>
    <w:rsid w:val="00046031"/>
    <w:rsid w:val="00047185"/>
    <w:rsid w:val="00047A76"/>
    <w:rsid w:val="00051624"/>
    <w:rsid w:val="0005183B"/>
    <w:rsid w:val="00052CF0"/>
    <w:rsid w:val="00053B78"/>
    <w:rsid w:val="0005604D"/>
    <w:rsid w:val="00056AA8"/>
    <w:rsid w:val="000654B0"/>
    <w:rsid w:val="00067D1B"/>
    <w:rsid w:val="0007166C"/>
    <w:rsid w:val="00071C8F"/>
    <w:rsid w:val="000723B2"/>
    <w:rsid w:val="00072BBD"/>
    <w:rsid w:val="000731F9"/>
    <w:rsid w:val="000763B0"/>
    <w:rsid w:val="0008330F"/>
    <w:rsid w:val="0008374A"/>
    <w:rsid w:val="0008468B"/>
    <w:rsid w:val="00095941"/>
    <w:rsid w:val="000A022B"/>
    <w:rsid w:val="000A2A1A"/>
    <w:rsid w:val="000A412D"/>
    <w:rsid w:val="000A4365"/>
    <w:rsid w:val="000A547A"/>
    <w:rsid w:val="000A5ADD"/>
    <w:rsid w:val="000B4BDA"/>
    <w:rsid w:val="000B78A2"/>
    <w:rsid w:val="000C0A53"/>
    <w:rsid w:val="000C0AC9"/>
    <w:rsid w:val="000C1CFC"/>
    <w:rsid w:val="000C3016"/>
    <w:rsid w:val="000C5DF5"/>
    <w:rsid w:val="000C64F5"/>
    <w:rsid w:val="000C7CE1"/>
    <w:rsid w:val="000D03D7"/>
    <w:rsid w:val="000D3D64"/>
    <w:rsid w:val="000D5754"/>
    <w:rsid w:val="000E080E"/>
    <w:rsid w:val="000E1B1B"/>
    <w:rsid w:val="000E285D"/>
    <w:rsid w:val="000E3E81"/>
    <w:rsid w:val="000E3EAF"/>
    <w:rsid w:val="000E4B91"/>
    <w:rsid w:val="000E622E"/>
    <w:rsid w:val="000E6909"/>
    <w:rsid w:val="000F371F"/>
    <w:rsid w:val="000F5799"/>
    <w:rsid w:val="001004B8"/>
    <w:rsid w:val="00100673"/>
    <w:rsid w:val="00101C51"/>
    <w:rsid w:val="001041E0"/>
    <w:rsid w:val="00105F2E"/>
    <w:rsid w:val="00106FDA"/>
    <w:rsid w:val="00110700"/>
    <w:rsid w:val="00111DB8"/>
    <w:rsid w:val="00111E8C"/>
    <w:rsid w:val="001136A4"/>
    <w:rsid w:val="0011550E"/>
    <w:rsid w:val="00122E81"/>
    <w:rsid w:val="0012635B"/>
    <w:rsid w:val="001266EB"/>
    <w:rsid w:val="00130301"/>
    <w:rsid w:val="00130A9A"/>
    <w:rsid w:val="00131478"/>
    <w:rsid w:val="00133A8D"/>
    <w:rsid w:val="00140B1E"/>
    <w:rsid w:val="00140C92"/>
    <w:rsid w:val="00147D17"/>
    <w:rsid w:val="001528E8"/>
    <w:rsid w:val="00152974"/>
    <w:rsid w:val="001565B8"/>
    <w:rsid w:val="00156BA8"/>
    <w:rsid w:val="00156C0C"/>
    <w:rsid w:val="001631D7"/>
    <w:rsid w:val="00167E40"/>
    <w:rsid w:val="0017026C"/>
    <w:rsid w:val="0017154C"/>
    <w:rsid w:val="0017199A"/>
    <w:rsid w:val="00173ABE"/>
    <w:rsid w:val="001744DD"/>
    <w:rsid w:val="00174DCE"/>
    <w:rsid w:val="00176490"/>
    <w:rsid w:val="0017770D"/>
    <w:rsid w:val="00182E67"/>
    <w:rsid w:val="00183FF7"/>
    <w:rsid w:val="0019001D"/>
    <w:rsid w:val="00191EB2"/>
    <w:rsid w:val="001A2F5A"/>
    <w:rsid w:val="001A340E"/>
    <w:rsid w:val="001B2383"/>
    <w:rsid w:val="001B2516"/>
    <w:rsid w:val="001B36B1"/>
    <w:rsid w:val="001B63D2"/>
    <w:rsid w:val="001C0825"/>
    <w:rsid w:val="001C188F"/>
    <w:rsid w:val="001C367B"/>
    <w:rsid w:val="001C4ABC"/>
    <w:rsid w:val="001C5DE6"/>
    <w:rsid w:val="001C77C6"/>
    <w:rsid w:val="001D4C98"/>
    <w:rsid w:val="001D51FE"/>
    <w:rsid w:val="001D692D"/>
    <w:rsid w:val="001E0688"/>
    <w:rsid w:val="001E18BD"/>
    <w:rsid w:val="001E1CDD"/>
    <w:rsid w:val="001E59C4"/>
    <w:rsid w:val="001E6EF7"/>
    <w:rsid w:val="001E74AB"/>
    <w:rsid w:val="001F0A71"/>
    <w:rsid w:val="00202B52"/>
    <w:rsid w:val="00202F87"/>
    <w:rsid w:val="00207E44"/>
    <w:rsid w:val="0021083B"/>
    <w:rsid w:val="00210DC5"/>
    <w:rsid w:val="00212643"/>
    <w:rsid w:val="002130FF"/>
    <w:rsid w:val="00213688"/>
    <w:rsid w:val="00217FCF"/>
    <w:rsid w:val="002219F9"/>
    <w:rsid w:val="00221ECA"/>
    <w:rsid w:val="00225CEE"/>
    <w:rsid w:val="00226A26"/>
    <w:rsid w:val="002270E0"/>
    <w:rsid w:val="00227EF0"/>
    <w:rsid w:val="00230CBD"/>
    <w:rsid w:val="00231BF9"/>
    <w:rsid w:val="00233F41"/>
    <w:rsid w:val="0023563E"/>
    <w:rsid w:val="0023597C"/>
    <w:rsid w:val="00237004"/>
    <w:rsid w:val="00246286"/>
    <w:rsid w:val="0025030E"/>
    <w:rsid w:val="00251024"/>
    <w:rsid w:val="00253FC0"/>
    <w:rsid w:val="0025449A"/>
    <w:rsid w:val="00257D6E"/>
    <w:rsid w:val="00263095"/>
    <w:rsid w:val="00273BED"/>
    <w:rsid w:val="00281FA0"/>
    <w:rsid w:val="00282985"/>
    <w:rsid w:val="00283A19"/>
    <w:rsid w:val="00284584"/>
    <w:rsid w:val="00286586"/>
    <w:rsid w:val="00287D18"/>
    <w:rsid w:val="00287E26"/>
    <w:rsid w:val="002904F8"/>
    <w:rsid w:val="00297883"/>
    <w:rsid w:val="002A1395"/>
    <w:rsid w:val="002A5B8F"/>
    <w:rsid w:val="002B4954"/>
    <w:rsid w:val="002C02FB"/>
    <w:rsid w:val="002C0BC3"/>
    <w:rsid w:val="002C0DB2"/>
    <w:rsid w:val="002C388C"/>
    <w:rsid w:val="002D1F9F"/>
    <w:rsid w:val="002D274F"/>
    <w:rsid w:val="002D2F35"/>
    <w:rsid w:val="002D30FB"/>
    <w:rsid w:val="002D3426"/>
    <w:rsid w:val="002D42B8"/>
    <w:rsid w:val="002D7591"/>
    <w:rsid w:val="002E11D0"/>
    <w:rsid w:val="002E2B22"/>
    <w:rsid w:val="002E3364"/>
    <w:rsid w:val="002E3EE4"/>
    <w:rsid w:val="002E477B"/>
    <w:rsid w:val="002E581E"/>
    <w:rsid w:val="002E647C"/>
    <w:rsid w:val="002E74E2"/>
    <w:rsid w:val="002F1882"/>
    <w:rsid w:val="002F3DA5"/>
    <w:rsid w:val="003054E5"/>
    <w:rsid w:val="00311461"/>
    <w:rsid w:val="003133F8"/>
    <w:rsid w:val="003143F2"/>
    <w:rsid w:val="00315258"/>
    <w:rsid w:val="003155A4"/>
    <w:rsid w:val="00316452"/>
    <w:rsid w:val="00317D17"/>
    <w:rsid w:val="00331022"/>
    <w:rsid w:val="00333AF9"/>
    <w:rsid w:val="00334168"/>
    <w:rsid w:val="00335295"/>
    <w:rsid w:val="003364A0"/>
    <w:rsid w:val="003370AF"/>
    <w:rsid w:val="003373E0"/>
    <w:rsid w:val="00337A9A"/>
    <w:rsid w:val="0034002C"/>
    <w:rsid w:val="003448D7"/>
    <w:rsid w:val="00346BF9"/>
    <w:rsid w:val="00347722"/>
    <w:rsid w:val="003478D6"/>
    <w:rsid w:val="00353929"/>
    <w:rsid w:val="003555C6"/>
    <w:rsid w:val="00356BF6"/>
    <w:rsid w:val="003574E1"/>
    <w:rsid w:val="003632DA"/>
    <w:rsid w:val="00363D7F"/>
    <w:rsid w:val="00367ACA"/>
    <w:rsid w:val="00367DDD"/>
    <w:rsid w:val="00370A0A"/>
    <w:rsid w:val="00370ADC"/>
    <w:rsid w:val="003710DF"/>
    <w:rsid w:val="0037197A"/>
    <w:rsid w:val="00372FE3"/>
    <w:rsid w:val="00374296"/>
    <w:rsid w:val="00375E1E"/>
    <w:rsid w:val="003800B3"/>
    <w:rsid w:val="0038073A"/>
    <w:rsid w:val="003807C4"/>
    <w:rsid w:val="00383271"/>
    <w:rsid w:val="00387B33"/>
    <w:rsid w:val="00390EF7"/>
    <w:rsid w:val="00391F40"/>
    <w:rsid w:val="00392A0C"/>
    <w:rsid w:val="0039524C"/>
    <w:rsid w:val="003957EF"/>
    <w:rsid w:val="003A1908"/>
    <w:rsid w:val="003A2171"/>
    <w:rsid w:val="003A2D98"/>
    <w:rsid w:val="003B0A72"/>
    <w:rsid w:val="003B38C8"/>
    <w:rsid w:val="003B79FA"/>
    <w:rsid w:val="003C3418"/>
    <w:rsid w:val="003C38DC"/>
    <w:rsid w:val="003C654A"/>
    <w:rsid w:val="003C6F99"/>
    <w:rsid w:val="003D0798"/>
    <w:rsid w:val="003D25A8"/>
    <w:rsid w:val="003D41F2"/>
    <w:rsid w:val="003D5B90"/>
    <w:rsid w:val="003D5D49"/>
    <w:rsid w:val="003D6749"/>
    <w:rsid w:val="003E06DB"/>
    <w:rsid w:val="003E17F8"/>
    <w:rsid w:val="003E481F"/>
    <w:rsid w:val="003E4FBC"/>
    <w:rsid w:val="003E55FA"/>
    <w:rsid w:val="003E59E6"/>
    <w:rsid w:val="003F192A"/>
    <w:rsid w:val="003F4024"/>
    <w:rsid w:val="003F717E"/>
    <w:rsid w:val="00402D3F"/>
    <w:rsid w:val="00404D41"/>
    <w:rsid w:val="00405FFA"/>
    <w:rsid w:val="00410F22"/>
    <w:rsid w:val="0041409F"/>
    <w:rsid w:val="004153A1"/>
    <w:rsid w:val="00416983"/>
    <w:rsid w:val="00416E48"/>
    <w:rsid w:val="004176FC"/>
    <w:rsid w:val="0042312B"/>
    <w:rsid w:val="004232C7"/>
    <w:rsid w:val="00426057"/>
    <w:rsid w:val="004260F4"/>
    <w:rsid w:val="0042690E"/>
    <w:rsid w:val="00430828"/>
    <w:rsid w:val="004358D0"/>
    <w:rsid w:val="00435F0F"/>
    <w:rsid w:val="0043650D"/>
    <w:rsid w:val="00441FEF"/>
    <w:rsid w:val="00442731"/>
    <w:rsid w:val="0044590D"/>
    <w:rsid w:val="00446A22"/>
    <w:rsid w:val="00451C09"/>
    <w:rsid w:val="004527A7"/>
    <w:rsid w:val="00454780"/>
    <w:rsid w:val="004568AE"/>
    <w:rsid w:val="004569B5"/>
    <w:rsid w:val="00460F92"/>
    <w:rsid w:val="004611BA"/>
    <w:rsid w:val="00462D04"/>
    <w:rsid w:val="00463689"/>
    <w:rsid w:val="00466786"/>
    <w:rsid w:val="00467D6B"/>
    <w:rsid w:val="004711F6"/>
    <w:rsid w:val="00473628"/>
    <w:rsid w:val="00476B5E"/>
    <w:rsid w:val="0047724E"/>
    <w:rsid w:val="00477C4A"/>
    <w:rsid w:val="00483D72"/>
    <w:rsid w:val="00485718"/>
    <w:rsid w:val="0048716A"/>
    <w:rsid w:val="004953E5"/>
    <w:rsid w:val="004A09F0"/>
    <w:rsid w:val="004A151E"/>
    <w:rsid w:val="004A2C9C"/>
    <w:rsid w:val="004A359E"/>
    <w:rsid w:val="004A7597"/>
    <w:rsid w:val="004B068F"/>
    <w:rsid w:val="004B0A5A"/>
    <w:rsid w:val="004B16FC"/>
    <w:rsid w:val="004B1E01"/>
    <w:rsid w:val="004B6EF8"/>
    <w:rsid w:val="004C10C8"/>
    <w:rsid w:val="004C208A"/>
    <w:rsid w:val="004C33E9"/>
    <w:rsid w:val="004C5FF1"/>
    <w:rsid w:val="004C7563"/>
    <w:rsid w:val="004D0F85"/>
    <w:rsid w:val="004D2723"/>
    <w:rsid w:val="004D2A6A"/>
    <w:rsid w:val="004D5778"/>
    <w:rsid w:val="004D6090"/>
    <w:rsid w:val="004E0088"/>
    <w:rsid w:val="004E0FD0"/>
    <w:rsid w:val="004E1448"/>
    <w:rsid w:val="004E15C7"/>
    <w:rsid w:val="004E1768"/>
    <w:rsid w:val="004E2495"/>
    <w:rsid w:val="004E3039"/>
    <w:rsid w:val="004E47AE"/>
    <w:rsid w:val="004E4AD2"/>
    <w:rsid w:val="004E4D98"/>
    <w:rsid w:val="004E4D9C"/>
    <w:rsid w:val="004E5086"/>
    <w:rsid w:val="004F4337"/>
    <w:rsid w:val="004F50D2"/>
    <w:rsid w:val="004F5519"/>
    <w:rsid w:val="00504A42"/>
    <w:rsid w:val="00504C21"/>
    <w:rsid w:val="00507853"/>
    <w:rsid w:val="00512B6B"/>
    <w:rsid w:val="00514795"/>
    <w:rsid w:val="005166F8"/>
    <w:rsid w:val="0051793D"/>
    <w:rsid w:val="005227D0"/>
    <w:rsid w:val="00523680"/>
    <w:rsid w:val="00524ED2"/>
    <w:rsid w:val="00526715"/>
    <w:rsid w:val="0053135E"/>
    <w:rsid w:val="0053508D"/>
    <w:rsid w:val="00535FDA"/>
    <w:rsid w:val="005360D7"/>
    <w:rsid w:val="005404C8"/>
    <w:rsid w:val="005405B3"/>
    <w:rsid w:val="00542708"/>
    <w:rsid w:val="005436E3"/>
    <w:rsid w:val="005462FC"/>
    <w:rsid w:val="0055394B"/>
    <w:rsid w:val="005550BE"/>
    <w:rsid w:val="005561DF"/>
    <w:rsid w:val="0056232E"/>
    <w:rsid w:val="00563754"/>
    <w:rsid w:val="00575257"/>
    <w:rsid w:val="00576AAA"/>
    <w:rsid w:val="00580436"/>
    <w:rsid w:val="00582397"/>
    <w:rsid w:val="00582D87"/>
    <w:rsid w:val="005873B2"/>
    <w:rsid w:val="005940E2"/>
    <w:rsid w:val="0059644F"/>
    <w:rsid w:val="005965F1"/>
    <w:rsid w:val="005A219F"/>
    <w:rsid w:val="005A5E04"/>
    <w:rsid w:val="005B01DE"/>
    <w:rsid w:val="005B0BE2"/>
    <w:rsid w:val="005B2AA7"/>
    <w:rsid w:val="005B40EC"/>
    <w:rsid w:val="005B5A3E"/>
    <w:rsid w:val="005B7560"/>
    <w:rsid w:val="005B7578"/>
    <w:rsid w:val="005B7E47"/>
    <w:rsid w:val="005B7F70"/>
    <w:rsid w:val="005C00B3"/>
    <w:rsid w:val="005C5074"/>
    <w:rsid w:val="005D71DB"/>
    <w:rsid w:val="005D7EE9"/>
    <w:rsid w:val="005E4C9B"/>
    <w:rsid w:val="005F03F4"/>
    <w:rsid w:val="005F0F54"/>
    <w:rsid w:val="005F17CB"/>
    <w:rsid w:val="005F1FED"/>
    <w:rsid w:val="005F575A"/>
    <w:rsid w:val="006003EC"/>
    <w:rsid w:val="00600B22"/>
    <w:rsid w:val="00602B45"/>
    <w:rsid w:val="0060357D"/>
    <w:rsid w:val="006073CF"/>
    <w:rsid w:val="006115A1"/>
    <w:rsid w:val="00615C8A"/>
    <w:rsid w:val="0063700E"/>
    <w:rsid w:val="00637029"/>
    <w:rsid w:val="00640259"/>
    <w:rsid w:val="00640AD5"/>
    <w:rsid w:val="00642A22"/>
    <w:rsid w:val="006437F3"/>
    <w:rsid w:val="00645341"/>
    <w:rsid w:val="00646B60"/>
    <w:rsid w:val="006475EB"/>
    <w:rsid w:val="00651CB6"/>
    <w:rsid w:val="006527E0"/>
    <w:rsid w:val="0065733D"/>
    <w:rsid w:val="00657565"/>
    <w:rsid w:val="006576C4"/>
    <w:rsid w:val="00660199"/>
    <w:rsid w:val="00660836"/>
    <w:rsid w:val="00660846"/>
    <w:rsid w:val="00660C84"/>
    <w:rsid w:val="00660FB9"/>
    <w:rsid w:val="00661BA5"/>
    <w:rsid w:val="00661DE4"/>
    <w:rsid w:val="00666FFD"/>
    <w:rsid w:val="006674A2"/>
    <w:rsid w:val="00667E65"/>
    <w:rsid w:val="00670269"/>
    <w:rsid w:val="006705E2"/>
    <w:rsid w:val="00670B81"/>
    <w:rsid w:val="00673938"/>
    <w:rsid w:val="006757D1"/>
    <w:rsid w:val="0067738A"/>
    <w:rsid w:val="006816CC"/>
    <w:rsid w:val="00683016"/>
    <w:rsid w:val="00685678"/>
    <w:rsid w:val="0068764A"/>
    <w:rsid w:val="00694A7F"/>
    <w:rsid w:val="00697119"/>
    <w:rsid w:val="006A1ED8"/>
    <w:rsid w:val="006A3AB1"/>
    <w:rsid w:val="006B15A3"/>
    <w:rsid w:val="006B2955"/>
    <w:rsid w:val="006B5C3B"/>
    <w:rsid w:val="006B6975"/>
    <w:rsid w:val="006C4303"/>
    <w:rsid w:val="006C4E85"/>
    <w:rsid w:val="006C5BCA"/>
    <w:rsid w:val="006C6BE0"/>
    <w:rsid w:val="006C6F07"/>
    <w:rsid w:val="006C7AF4"/>
    <w:rsid w:val="006D0A3B"/>
    <w:rsid w:val="006D0B1D"/>
    <w:rsid w:val="006D1C2C"/>
    <w:rsid w:val="006D25AE"/>
    <w:rsid w:val="006D64FF"/>
    <w:rsid w:val="006D66C5"/>
    <w:rsid w:val="006E00F0"/>
    <w:rsid w:val="006E13D3"/>
    <w:rsid w:val="006E1DD1"/>
    <w:rsid w:val="006E339D"/>
    <w:rsid w:val="006E52E2"/>
    <w:rsid w:val="006E5D77"/>
    <w:rsid w:val="006E7B77"/>
    <w:rsid w:val="006E7FDD"/>
    <w:rsid w:val="006F04C6"/>
    <w:rsid w:val="006F07E7"/>
    <w:rsid w:val="006F1355"/>
    <w:rsid w:val="006F1412"/>
    <w:rsid w:val="006F4507"/>
    <w:rsid w:val="006F51DF"/>
    <w:rsid w:val="006F5CB5"/>
    <w:rsid w:val="0071228E"/>
    <w:rsid w:val="007127A0"/>
    <w:rsid w:val="007141F7"/>
    <w:rsid w:val="007173C5"/>
    <w:rsid w:val="007237A5"/>
    <w:rsid w:val="00731DDC"/>
    <w:rsid w:val="00732A77"/>
    <w:rsid w:val="00733E63"/>
    <w:rsid w:val="0073571F"/>
    <w:rsid w:val="007357AD"/>
    <w:rsid w:val="00737356"/>
    <w:rsid w:val="00737D59"/>
    <w:rsid w:val="007404A4"/>
    <w:rsid w:val="00740A86"/>
    <w:rsid w:val="00744CC2"/>
    <w:rsid w:val="0074597E"/>
    <w:rsid w:val="007537D1"/>
    <w:rsid w:val="007600F8"/>
    <w:rsid w:val="00761EAF"/>
    <w:rsid w:val="00762049"/>
    <w:rsid w:val="00772855"/>
    <w:rsid w:val="0077506E"/>
    <w:rsid w:val="00776E17"/>
    <w:rsid w:val="0078488D"/>
    <w:rsid w:val="00786AE6"/>
    <w:rsid w:val="00786FB7"/>
    <w:rsid w:val="00787F1B"/>
    <w:rsid w:val="00787F90"/>
    <w:rsid w:val="00792C41"/>
    <w:rsid w:val="007960F0"/>
    <w:rsid w:val="007976EE"/>
    <w:rsid w:val="007978BD"/>
    <w:rsid w:val="00797B59"/>
    <w:rsid w:val="007A49CC"/>
    <w:rsid w:val="007A65E9"/>
    <w:rsid w:val="007A79DA"/>
    <w:rsid w:val="007B01E8"/>
    <w:rsid w:val="007B1247"/>
    <w:rsid w:val="007B6731"/>
    <w:rsid w:val="007B7AFC"/>
    <w:rsid w:val="007C2179"/>
    <w:rsid w:val="007C44F8"/>
    <w:rsid w:val="007C4C14"/>
    <w:rsid w:val="007C570E"/>
    <w:rsid w:val="007C688A"/>
    <w:rsid w:val="007D0363"/>
    <w:rsid w:val="007D29A0"/>
    <w:rsid w:val="007D3685"/>
    <w:rsid w:val="007D3E34"/>
    <w:rsid w:val="007D4FB4"/>
    <w:rsid w:val="007D4FFD"/>
    <w:rsid w:val="007D65C7"/>
    <w:rsid w:val="007D670A"/>
    <w:rsid w:val="007E0ED2"/>
    <w:rsid w:val="007E3504"/>
    <w:rsid w:val="007E5EF2"/>
    <w:rsid w:val="007E6196"/>
    <w:rsid w:val="007E62B5"/>
    <w:rsid w:val="007F22FA"/>
    <w:rsid w:val="007F2D8C"/>
    <w:rsid w:val="007F2F53"/>
    <w:rsid w:val="007F38A3"/>
    <w:rsid w:val="007F4DF4"/>
    <w:rsid w:val="007F592F"/>
    <w:rsid w:val="007F681C"/>
    <w:rsid w:val="00803262"/>
    <w:rsid w:val="00807AC1"/>
    <w:rsid w:val="00807F14"/>
    <w:rsid w:val="00814B39"/>
    <w:rsid w:val="008169EA"/>
    <w:rsid w:val="00817A32"/>
    <w:rsid w:val="00817BB9"/>
    <w:rsid w:val="008210F7"/>
    <w:rsid w:val="00830821"/>
    <w:rsid w:val="00831363"/>
    <w:rsid w:val="0083571D"/>
    <w:rsid w:val="00836715"/>
    <w:rsid w:val="00836E5B"/>
    <w:rsid w:val="00840E2E"/>
    <w:rsid w:val="008411F0"/>
    <w:rsid w:val="00847DE2"/>
    <w:rsid w:val="00850C53"/>
    <w:rsid w:val="00853EC9"/>
    <w:rsid w:val="0085448A"/>
    <w:rsid w:val="00856D84"/>
    <w:rsid w:val="00860364"/>
    <w:rsid w:val="00861489"/>
    <w:rsid w:val="0086586C"/>
    <w:rsid w:val="008666B6"/>
    <w:rsid w:val="0087164C"/>
    <w:rsid w:val="00872E1B"/>
    <w:rsid w:val="00876D58"/>
    <w:rsid w:val="0087718C"/>
    <w:rsid w:val="0088133B"/>
    <w:rsid w:val="00881828"/>
    <w:rsid w:val="0088325E"/>
    <w:rsid w:val="00883805"/>
    <w:rsid w:val="00884796"/>
    <w:rsid w:val="008855F8"/>
    <w:rsid w:val="0088776F"/>
    <w:rsid w:val="00887E67"/>
    <w:rsid w:val="008940F9"/>
    <w:rsid w:val="00894733"/>
    <w:rsid w:val="00895833"/>
    <w:rsid w:val="00896B57"/>
    <w:rsid w:val="00897274"/>
    <w:rsid w:val="008A3679"/>
    <w:rsid w:val="008A44E6"/>
    <w:rsid w:val="008A4F69"/>
    <w:rsid w:val="008A6E16"/>
    <w:rsid w:val="008A7038"/>
    <w:rsid w:val="008A7541"/>
    <w:rsid w:val="008B0E2D"/>
    <w:rsid w:val="008B1C04"/>
    <w:rsid w:val="008B2089"/>
    <w:rsid w:val="008B343C"/>
    <w:rsid w:val="008B3B06"/>
    <w:rsid w:val="008C274F"/>
    <w:rsid w:val="008C3310"/>
    <w:rsid w:val="008C6CAB"/>
    <w:rsid w:val="008D1E4E"/>
    <w:rsid w:val="008D1FC8"/>
    <w:rsid w:val="008D40B7"/>
    <w:rsid w:val="008D52F0"/>
    <w:rsid w:val="008D76DE"/>
    <w:rsid w:val="008E09CE"/>
    <w:rsid w:val="008E5B65"/>
    <w:rsid w:val="008E6B41"/>
    <w:rsid w:val="008E7237"/>
    <w:rsid w:val="008E7EA6"/>
    <w:rsid w:val="008F0993"/>
    <w:rsid w:val="008F6A5C"/>
    <w:rsid w:val="008F6B4A"/>
    <w:rsid w:val="008F7060"/>
    <w:rsid w:val="009014EC"/>
    <w:rsid w:val="00902DE8"/>
    <w:rsid w:val="0090385B"/>
    <w:rsid w:val="00905463"/>
    <w:rsid w:val="009078AA"/>
    <w:rsid w:val="00910525"/>
    <w:rsid w:val="009122E4"/>
    <w:rsid w:val="0091422A"/>
    <w:rsid w:val="009155F7"/>
    <w:rsid w:val="009166E9"/>
    <w:rsid w:val="00916A62"/>
    <w:rsid w:val="009173FA"/>
    <w:rsid w:val="009212A1"/>
    <w:rsid w:val="00921AE6"/>
    <w:rsid w:val="00921E04"/>
    <w:rsid w:val="00923FF1"/>
    <w:rsid w:val="00927132"/>
    <w:rsid w:val="0092761A"/>
    <w:rsid w:val="00931CA4"/>
    <w:rsid w:val="00935162"/>
    <w:rsid w:val="00941B8F"/>
    <w:rsid w:val="00943139"/>
    <w:rsid w:val="00943714"/>
    <w:rsid w:val="00943B42"/>
    <w:rsid w:val="00944077"/>
    <w:rsid w:val="00944C31"/>
    <w:rsid w:val="00945B58"/>
    <w:rsid w:val="009464D3"/>
    <w:rsid w:val="00947D63"/>
    <w:rsid w:val="00950786"/>
    <w:rsid w:val="00951920"/>
    <w:rsid w:val="00951BA6"/>
    <w:rsid w:val="00951DAF"/>
    <w:rsid w:val="009538F9"/>
    <w:rsid w:val="00953AF1"/>
    <w:rsid w:val="009561D9"/>
    <w:rsid w:val="009563D3"/>
    <w:rsid w:val="00957C64"/>
    <w:rsid w:val="00967809"/>
    <w:rsid w:val="00970584"/>
    <w:rsid w:val="009743CE"/>
    <w:rsid w:val="00974E3D"/>
    <w:rsid w:val="00977B0C"/>
    <w:rsid w:val="00980765"/>
    <w:rsid w:val="00984728"/>
    <w:rsid w:val="00986BD1"/>
    <w:rsid w:val="009909B6"/>
    <w:rsid w:val="00992171"/>
    <w:rsid w:val="00997610"/>
    <w:rsid w:val="009A02B7"/>
    <w:rsid w:val="009A1747"/>
    <w:rsid w:val="009B03CF"/>
    <w:rsid w:val="009B37E2"/>
    <w:rsid w:val="009C02DD"/>
    <w:rsid w:val="009C13F0"/>
    <w:rsid w:val="009D1391"/>
    <w:rsid w:val="009D67EE"/>
    <w:rsid w:val="009D7455"/>
    <w:rsid w:val="009E2095"/>
    <w:rsid w:val="009E3BC9"/>
    <w:rsid w:val="009F02D0"/>
    <w:rsid w:val="009F296D"/>
    <w:rsid w:val="009F2D31"/>
    <w:rsid w:val="009F41B4"/>
    <w:rsid w:val="009F4B88"/>
    <w:rsid w:val="009F50C7"/>
    <w:rsid w:val="009F57C9"/>
    <w:rsid w:val="009F5928"/>
    <w:rsid w:val="00A00A97"/>
    <w:rsid w:val="00A00D6C"/>
    <w:rsid w:val="00A03389"/>
    <w:rsid w:val="00A0402F"/>
    <w:rsid w:val="00A04260"/>
    <w:rsid w:val="00A055E1"/>
    <w:rsid w:val="00A06DAB"/>
    <w:rsid w:val="00A07853"/>
    <w:rsid w:val="00A112E7"/>
    <w:rsid w:val="00A170A3"/>
    <w:rsid w:val="00A2020C"/>
    <w:rsid w:val="00A204E5"/>
    <w:rsid w:val="00A21731"/>
    <w:rsid w:val="00A21AB8"/>
    <w:rsid w:val="00A22853"/>
    <w:rsid w:val="00A2431F"/>
    <w:rsid w:val="00A263B1"/>
    <w:rsid w:val="00A2684D"/>
    <w:rsid w:val="00A26C0A"/>
    <w:rsid w:val="00A30EDC"/>
    <w:rsid w:val="00A4259B"/>
    <w:rsid w:val="00A4535C"/>
    <w:rsid w:val="00A46FA2"/>
    <w:rsid w:val="00A528BE"/>
    <w:rsid w:val="00A53B86"/>
    <w:rsid w:val="00A53BA1"/>
    <w:rsid w:val="00A5512F"/>
    <w:rsid w:val="00A5641E"/>
    <w:rsid w:val="00A56779"/>
    <w:rsid w:val="00A56CF6"/>
    <w:rsid w:val="00A62B3B"/>
    <w:rsid w:val="00A62EE8"/>
    <w:rsid w:val="00A63D13"/>
    <w:rsid w:val="00A676CB"/>
    <w:rsid w:val="00A733A9"/>
    <w:rsid w:val="00A7690F"/>
    <w:rsid w:val="00A77E78"/>
    <w:rsid w:val="00A818A4"/>
    <w:rsid w:val="00A85B65"/>
    <w:rsid w:val="00A87E1A"/>
    <w:rsid w:val="00A93F8D"/>
    <w:rsid w:val="00A94451"/>
    <w:rsid w:val="00AA0346"/>
    <w:rsid w:val="00AA0A6B"/>
    <w:rsid w:val="00AA1817"/>
    <w:rsid w:val="00AA2452"/>
    <w:rsid w:val="00AA4395"/>
    <w:rsid w:val="00AA6C52"/>
    <w:rsid w:val="00AA79C8"/>
    <w:rsid w:val="00AB53F5"/>
    <w:rsid w:val="00AB7D3C"/>
    <w:rsid w:val="00AC302E"/>
    <w:rsid w:val="00AC423F"/>
    <w:rsid w:val="00AC504E"/>
    <w:rsid w:val="00AC6287"/>
    <w:rsid w:val="00AC6F0D"/>
    <w:rsid w:val="00AD42F3"/>
    <w:rsid w:val="00AD5436"/>
    <w:rsid w:val="00AD5515"/>
    <w:rsid w:val="00AD7948"/>
    <w:rsid w:val="00AE1752"/>
    <w:rsid w:val="00AE3A67"/>
    <w:rsid w:val="00AE7CD7"/>
    <w:rsid w:val="00AF2484"/>
    <w:rsid w:val="00AF37F9"/>
    <w:rsid w:val="00AF5B10"/>
    <w:rsid w:val="00AF6FEA"/>
    <w:rsid w:val="00AF776D"/>
    <w:rsid w:val="00B01D51"/>
    <w:rsid w:val="00B04696"/>
    <w:rsid w:val="00B06105"/>
    <w:rsid w:val="00B10E67"/>
    <w:rsid w:val="00B1116A"/>
    <w:rsid w:val="00B14FB7"/>
    <w:rsid w:val="00B17FC7"/>
    <w:rsid w:val="00B21D7E"/>
    <w:rsid w:val="00B23C38"/>
    <w:rsid w:val="00B25C52"/>
    <w:rsid w:val="00B261A3"/>
    <w:rsid w:val="00B263B4"/>
    <w:rsid w:val="00B30AB8"/>
    <w:rsid w:val="00B359E7"/>
    <w:rsid w:val="00B36C60"/>
    <w:rsid w:val="00B36E6D"/>
    <w:rsid w:val="00B374CD"/>
    <w:rsid w:val="00B42F08"/>
    <w:rsid w:val="00B43F19"/>
    <w:rsid w:val="00B45704"/>
    <w:rsid w:val="00B45C01"/>
    <w:rsid w:val="00B45F2F"/>
    <w:rsid w:val="00B520BE"/>
    <w:rsid w:val="00B537BB"/>
    <w:rsid w:val="00B53DCC"/>
    <w:rsid w:val="00B53E1C"/>
    <w:rsid w:val="00B54096"/>
    <w:rsid w:val="00B56AA7"/>
    <w:rsid w:val="00B57302"/>
    <w:rsid w:val="00B60EEE"/>
    <w:rsid w:val="00B6135B"/>
    <w:rsid w:val="00B62373"/>
    <w:rsid w:val="00B65AA6"/>
    <w:rsid w:val="00B65C86"/>
    <w:rsid w:val="00B67EB4"/>
    <w:rsid w:val="00B71A3C"/>
    <w:rsid w:val="00B71F54"/>
    <w:rsid w:val="00B725B1"/>
    <w:rsid w:val="00B73D73"/>
    <w:rsid w:val="00B80538"/>
    <w:rsid w:val="00B805B1"/>
    <w:rsid w:val="00B80FA2"/>
    <w:rsid w:val="00B81E17"/>
    <w:rsid w:val="00B83611"/>
    <w:rsid w:val="00B85AE2"/>
    <w:rsid w:val="00B93B91"/>
    <w:rsid w:val="00B953E1"/>
    <w:rsid w:val="00B966BE"/>
    <w:rsid w:val="00BA0719"/>
    <w:rsid w:val="00BA11D6"/>
    <w:rsid w:val="00BA3286"/>
    <w:rsid w:val="00BA3FB4"/>
    <w:rsid w:val="00BA5A4E"/>
    <w:rsid w:val="00BA6FF7"/>
    <w:rsid w:val="00BB2E7F"/>
    <w:rsid w:val="00BB38AC"/>
    <w:rsid w:val="00BB4987"/>
    <w:rsid w:val="00BC031B"/>
    <w:rsid w:val="00BC1706"/>
    <w:rsid w:val="00BC44EB"/>
    <w:rsid w:val="00BC4513"/>
    <w:rsid w:val="00BC5D00"/>
    <w:rsid w:val="00BD09BC"/>
    <w:rsid w:val="00BD6B2C"/>
    <w:rsid w:val="00BD6B98"/>
    <w:rsid w:val="00BD7569"/>
    <w:rsid w:val="00BE13DF"/>
    <w:rsid w:val="00BE6594"/>
    <w:rsid w:val="00BF5338"/>
    <w:rsid w:val="00BF7299"/>
    <w:rsid w:val="00C0122D"/>
    <w:rsid w:val="00C03273"/>
    <w:rsid w:val="00C037A1"/>
    <w:rsid w:val="00C04C62"/>
    <w:rsid w:val="00C066D5"/>
    <w:rsid w:val="00C0673A"/>
    <w:rsid w:val="00C070FD"/>
    <w:rsid w:val="00C14CEB"/>
    <w:rsid w:val="00C150E2"/>
    <w:rsid w:val="00C16126"/>
    <w:rsid w:val="00C24D57"/>
    <w:rsid w:val="00C2734E"/>
    <w:rsid w:val="00C31775"/>
    <w:rsid w:val="00C32131"/>
    <w:rsid w:val="00C35779"/>
    <w:rsid w:val="00C3604A"/>
    <w:rsid w:val="00C40AEE"/>
    <w:rsid w:val="00C41681"/>
    <w:rsid w:val="00C44A42"/>
    <w:rsid w:val="00C4595F"/>
    <w:rsid w:val="00C50594"/>
    <w:rsid w:val="00C509CD"/>
    <w:rsid w:val="00C50CB0"/>
    <w:rsid w:val="00C50E49"/>
    <w:rsid w:val="00C50E53"/>
    <w:rsid w:val="00C54522"/>
    <w:rsid w:val="00C54B3A"/>
    <w:rsid w:val="00C60D71"/>
    <w:rsid w:val="00C61A8F"/>
    <w:rsid w:val="00C673B2"/>
    <w:rsid w:val="00C7670C"/>
    <w:rsid w:val="00C7706B"/>
    <w:rsid w:val="00C7768B"/>
    <w:rsid w:val="00C801D7"/>
    <w:rsid w:val="00C807E7"/>
    <w:rsid w:val="00C8552A"/>
    <w:rsid w:val="00C9075C"/>
    <w:rsid w:val="00C90E42"/>
    <w:rsid w:val="00C949DB"/>
    <w:rsid w:val="00C94AC6"/>
    <w:rsid w:val="00CA08B0"/>
    <w:rsid w:val="00CA0B79"/>
    <w:rsid w:val="00CA2AC3"/>
    <w:rsid w:val="00CA2C26"/>
    <w:rsid w:val="00CA4AE9"/>
    <w:rsid w:val="00CA5245"/>
    <w:rsid w:val="00CB0080"/>
    <w:rsid w:val="00CB5CBA"/>
    <w:rsid w:val="00CB6130"/>
    <w:rsid w:val="00CB6C55"/>
    <w:rsid w:val="00CC0C0D"/>
    <w:rsid w:val="00CC4707"/>
    <w:rsid w:val="00CD508D"/>
    <w:rsid w:val="00CD627C"/>
    <w:rsid w:val="00CD7992"/>
    <w:rsid w:val="00CE2092"/>
    <w:rsid w:val="00CE5116"/>
    <w:rsid w:val="00CE5E31"/>
    <w:rsid w:val="00CE7E3C"/>
    <w:rsid w:val="00CE7F6E"/>
    <w:rsid w:val="00CF3A43"/>
    <w:rsid w:val="00D00ABF"/>
    <w:rsid w:val="00D017A1"/>
    <w:rsid w:val="00D02D1D"/>
    <w:rsid w:val="00D04636"/>
    <w:rsid w:val="00D072D5"/>
    <w:rsid w:val="00D075D0"/>
    <w:rsid w:val="00D109E9"/>
    <w:rsid w:val="00D11372"/>
    <w:rsid w:val="00D126CD"/>
    <w:rsid w:val="00D14A48"/>
    <w:rsid w:val="00D15B6A"/>
    <w:rsid w:val="00D162FC"/>
    <w:rsid w:val="00D20FE0"/>
    <w:rsid w:val="00D21722"/>
    <w:rsid w:val="00D2254B"/>
    <w:rsid w:val="00D240F6"/>
    <w:rsid w:val="00D25859"/>
    <w:rsid w:val="00D26545"/>
    <w:rsid w:val="00D335FF"/>
    <w:rsid w:val="00D33648"/>
    <w:rsid w:val="00D35041"/>
    <w:rsid w:val="00D4215E"/>
    <w:rsid w:val="00D44F58"/>
    <w:rsid w:val="00D51783"/>
    <w:rsid w:val="00D521ED"/>
    <w:rsid w:val="00D542FD"/>
    <w:rsid w:val="00D550ED"/>
    <w:rsid w:val="00D5653E"/>
    <w:rsid w:val="00D57D99"/>
    <w:rsid w:val="00D6084C"/>
    <w:rsid w:val="00D61D05"/>
    <w:rsid w:val="00D631EC"/>
    <w:rsid w:val="00D6597A"/>
    <w:rsid w:val="00D66311"/>
    <w:rsid w:val="00D705B4"/>
    <w:rsid w:val="00D71F87"/>
    <w:rsid w:val="00D7222E"/>
    <w:rsid w:val="00D72800"/>
    <w:rsid w:val="00D743EA"/>
    <w:rsid w:val="00D744CA"/>
    <w:rsid w:val="00D75E0A"/>
    <w:rsid w:val="00D76AB9"/>
    <w:rsid w:val="00D772B7"/>
    <w:rsid w:val="00D8225B"/>
    <w:rsid w:val="00D83032"/>
    <w:rsid w:val="00D83FF6"/>
    <w:rsid w:val="00D84EE0"/>
    <w:rsid w:val="00D86B80"/>
    <w:rsid w:val="00D95AC8"/>
    <w:rsid w:val="00D97AAA"/>
    <w:rsid w:val="00DA3692"/>
    <w:rsid w:val="00DA5212"/>
    <w:rsid w:val="00DA583B"/>
    <w:rsid w:val="00DB2750"/>
    <w:rsid w:val="00DB3C21"/>
    <w:rsid w:val="00DB4802"/>
    <w:rsid w:val="00DB7A2B"/>
    <w:rsid w:val="00DC4119"/>
    <w:rsid w:val="00DC7068"/>
    <w:rsid w:val="00DC75AC"/>
    <w:rsid w:val="00DC7BC8"/>
    <w:rsid w:val="00DD1040"/>
    <w:rsid w:val="00DD11E3"/>
    <w:rsid w:val="00DD5B52"/>
    <w:rsid w:val="00DD603D"/>
    <w:rsid w:val="00DE23DB"/>
    <w:rsid w:val="00DE3780"/>
    <w:rsid w:val="00DF2CE6"/>
    <w:rsid w:val="00E019E3"/>
    <w:rsid w:val="00E044B6"/>
    <w:rsid w:val="00E05001"/>
    <w:rsid w:val="00E059C1"/>
    <w:rsid w:val="00E05A03"/>
    <w:rsid w:val="00E06FDD"/>
    <w:rsid w:val="00E12F52"/>
    <w:rsid w:val="00E15FB2"/>
    <w:rsid w:val="00E17576"/>
    <w:rsid w:val="00E2428A"/>
    <w:rsid w:val="00E35D30"/>
    <w:rsid w:val="00E3721E"/>
    <w:rsid w:val="00E418B9"/>
    <w:rsid w:val="00E41A5A"/>
    <w:rsid w:val="00E47871"/>
    <w:rsid w:val="00E47BD3"/>
    <w:rsid w:val="00E534A1"/>
    <w:rsid w:val="00E53569"/>
    <w:rsid w:val="00E54A57"/>
    <w:rsid w:val="00E54AE5"/>
    <w:rsid w:val="00E56404"/>
    <w:rsid w:val="00E6188F"/>
    <w:rsid w:val="00E631FA"/>
    <w:rsid w:val="00E64110"/>
    <w:rsid w:val="00E77215"/>
    <w:rsid w:val="00E8011E"/>
    <w:rsid w:val="00E81ED9"/>
    <w:rsid w:val="00E8349A"/>
    <w:rsid w:val="00E85018"/>
    <w:rsid w:val="00E8550E"/>
    <w:rsid w:val="00E909C2"/>
    <w:rsid w:val="00E92B3B"/>
    <w:rsid w:val="00E95A5C"/>
    <w:rsid w:val="00E95EEC"/>
    <w:rsid w:val="00E97ED5"/>
    <w:rsid w:val="00EA3F42"/>
    <w:rsid w:val="00EA4B26"/>
    <w:rsid w:val="00EA4DCF"/>
    <w:rsid w:val="00EA77F3"/>
    <w:rsid w:val="00EB0D98"/>
    <w:rsid w:val="00EB165E"/>
    <w:rsid w:val="00EB45DA"/>
    <w:rsid w:val="00EB589B"/>
    <w:rsid w:val="00EB5D83"/>
    <w:rsid w:val="00EC3397"/>
    <w:rsid w:val="00EC410B"/>
    <w:rsid w:val="00ED24FE"/>
    <w:rsid w:val="00ED391C"/>
    <w:rsid w:val="00ED6AD2"/>
    <w:rsid w:val="00EE0049"/>
    <w:rsid w:val="00EE3E73"/>
    <w:rsid w:val="00EE4A00"/>
    <w:rsid w:val="00EE6FBA"/>
    <w:rsid w:val="00EF01CB"/>
    <w:rsid w:val="00EF092B"/>
    <w:rsid w:val="00EF4172"/>
    <w:rsid w:val="00EF49A4"/>
    <w:rsid w:val="00EF50AC"/>
    <w:rsid w:val="00F005AD"/>
    <w:rsid w:val="00F00DAE"/>
    <w:rsid w:val="00F022DD"/>
    <w:rsid w:val="00F024FC"/>
    <w:rsid w:val="00F02850"/>
    <w:rsid w:val="00F047BE"/>
    <w:rsid w:val="00F11F65"/>
    <w:rsid w:val="00F12B4D"/>
    <w:rsid w:val="00F14313"/>
    <w:rsid w:val="00F24D7A"/>
    <w:rsid w:val="00F37FDB"/>
    <w:rsid w:val="00F406B3"/>
    <w:rsid w:val="00F42A81"/>
    <w:rsid w:val="00F43774"/>
    <w:rsid w:val="00F462DF"/>
    <w:rsid w:val="00F62157"/>
    <w:rsid w:val="00F623E9"/>
    <w:rsid w:val="00F62590"/>
    <w:rsid w:val="00F62C68"/>
    <w:rsid w:val="00F66301"/>
    <w:rsid w:val="00F72767"/>
    <w:rsid w:val="00F77212"/>
    <w:rsid w:val="00F830D0"/>
    <w:rsid w:val="00F83BD7"/>
    <w:rsid w:val="00F84112"/>
    <w:rsid w:val="00F848C8"/>
    <w:rsid w:val="00F85717"/>
    <w:rsid w:val="00F86311"/>
    <w:rsid w:val="00F8741B"/>
    <w:rsid w:val="00F90504"/>
    <w:rsid w:val="00F91E5C"/>
    <w:rsid w:val="00FA2D5E"/>
    <w:rsid w:val="00FA2E5B"/>
    <w:rsid w:val="00FA31FD"/>
    <w:rsid w:val="00FB16BD"/>
    <w:rsid w:val="00FB34E8"/>
    <w:rsid w:val="00FB5287"/>
    <w:rsid w:val="00FC31A0"/>
    <w:rsid w:val="00FD0D00"/>
    <w:rsid w:val="00FD6734"/>
    <w:rsid w:val="00FD747C"/>
    <w:rsid w:val="00FE1D5A"/>
    <w:rsid w:val="00FE20DA"/>
    <w:rsid w:val="00FE3610"/>
    <w:rsid w:val="00FE5D10"/>
    <w:rsid w:val="00FF1DAF"/>
    <w:rsid w:val="00FF22B6"/>
    <w:rsid w:val="00FF4C2E"/>
    <w:rsid w:val="00FF4D06"/>
    <w:rsid w:val="2E357507"/>
    <w:rsid w:val="5E17E942"/>
    <w:rsid w:val="63007B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6110F3C3"/>
  <w15:chartTrackingRefBased/>
  <w15:docId w15:val="{DB1E1DCC-42C6-427B-97AC-A8668472C3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C0A53"/>
    <w:pPr>
      <w:spacing w:before="120" w:after="120"/>
    </w:pPr>
    <w:rPr>
      <w:sz w:val="24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8A7038"/>
    <w:pPr>
      <w:keepNext/>
      <w:keepLines/>
      <w:spacing w:before="240" w:after="0"/>
      <w:outlineLvl w:val="0"/>
    </w:pPr>
    <w:rPr>
      <w:rFonts w:ascii="Times New Roman" w:eastAsiaTheme="majorEastAsia" w:hAnsi="Times New Roman" w:cstheme="majorBidi"/>
      <w:color w:val="1F3864" w:themeColor="accent1" w:themeShade="80"/>
      <w:sz w:val="36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A7038"/>
    <w:pPr>
      <w:keepNext/>
      <w:keepLines/>
      <w:spacing w:before="40" w:after="0"/>
      <w:outlineLvl w:val="1"/>
    </w:pPr>
    <w:rPr>
      <w:rFonts w:ascii="Times New Roman" w:eastAsiaTheme="majorEastAsia" w:hAnsi="Times New Roman" w:cstheme="majorBidi"/>
      <w:color w:val="2F5496" w:themeColor="accent1" w:themeShade="BF"/>
      <w:sz w:val="32"/>
      <w:szCs w:val="26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8A7038"/>
    <w:pPr>
      <w:spacing w:line="276" w:lineRule="auto"/>
      <w:outlineLvl w:val="2"/>
    </w:pPr>
    <w:rPr>
      <w:sz w:val="28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50C5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50C53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C9075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9075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ibliography">
    <w:name w:val="Bibliography"/>
    <w:basedOn w:val="Normal"/>
    <w:next w:val="Normal"/>
    <w:uiPriority w:val="37"/>
    <w:unhideWhenUsed/>
    <w:rsid w:val="00807F14"/>
    <w:pPr>
      <w:spacing w:after="240" w:line="240" w:lineRule="auto"/>
    </w:pPr>
  </w:style>
  <w:style w:type="character" w:styleId="Hyperlink">
    <w:name w:val="Hyperlink"/>
    <w:basedOn w:val="DefaultParagraphFont"/>
    <w:uiPriority w:val="99"/>
    <w:unhideWhenUsed/>
    <w:rsid w:val="0090385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0385B"/>
    <w:rPr>
      <w:color w:val="605E5C"/>
      <w:shd w:val="clear" w:color="auto" w:fill="E1DFDD"/>
    </w:rPr>
  </w:style>
  <w:style w:type="paragraph" w:styleId="NoSpacing">
    <w:name w:val="No Spacing"/>
    <w:link w:val="NoSpacingChar"/>
    <w:uiPriority w:val="1"/>
    <w:qFormat/>
    <w:rsid w:val="00225CEE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225CEE"/>
    <w:rPr>
      <w:rFonts w:eastAsiaTheme="minorEastAsia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8A7038"/>
    <w:rPr>
      <w:rFonts w:ascii="Times New Roman" w:eastAsiaTheme="majorEastAsia" w:hAnsi="Times New Roman" w:cstheme="majorBidi"/>
      <w:color w:val="1F3864" w:themeColor="accent1" w:themeShade="80"/>
      <w:sz w:val="36"/>
      <w:szCs w:val="32"/>
      <w:lang w:val="en-GB"/>
    </w:rPr>
  </w:style>
  <w:style w:type="paragraph" w:styleId="TOCHeading">
    <w:name w:val="TOC Heading"/>
    <w:basedOn w:val="Heading1"/>
    <w:next w:val="Normal"/>
    <w:uiPriority w:val="39"/>
    <w:unhideWhenUsed/>
    <w:qFormat/>
    <w:rsid w:val="00792C41"/>
    <w:pPr>
      <w:outlineLvl w:val="9"/>
    </w:pPr>
    <w:rPr>
      <w:lang w:val="en-US"/>
    </w:rPr>
  </w:style>
  <w:style w:type="paragraph" w:styleId="Subtitle">
    <w:name w:val="Subtitle"/>
    <w:aliases w:val="Figures"/>
    <w:basedOn w:val="Normal"/>
    <w:next w:val="Normal"/>
    <w:link w:val="SubtitleChar"/>
    <w:uiPriority w:val="11"/>
    <w:qFormat/>
    <w:rsid w:val="005A5E04"/>
    <w:pPr>
      <w:jc w:val="center"/>
    </w:pPr>
    <w:rPr>
      <w:sz w:val="20"/>
      <w:szCs w:val="18"/>
    </w:rPr>
  </w:style>
  <w:style w:type="character" w:customStyle="1" w:styleId="SubtitleChar">
    <w:name w:val="Subtitle Char"/>
    <w:aliases w:val="Figures Char"/>
    <w:basedOn w:val="DefaultParagraphFont"/>
    <w:link w:val="Subtitle"/>
    <w:uiPriority w:val="11"/>
    <w:rsid w:val="005A5E04"/>
    <w:rPr>
      <w:sz w:val="20"/>
      <w:szCs w:val="18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8A7038"/>
    <w:rPr>
      <w:rFonts w:ascii="Times New Roman" w:eastAsiaTheme="majorEastAsia" w:hAnsi="Times New Roman" w:cstheme="majorBidi"/>
      <w:color w:val="2F5496" w:themeColor="accent1" w:themeShade="BF"/>
      <w:sz w:val="32"/>
      <w:szCs w:val="26"/>
      <w:lang w:val="en-GB"/>
    </w:rPr>
  </w:style>
  <w:style w:type="paragraph" w:styleId="TOC1">
    <w:name w:val="toc 1"/>
    <w:basedOn w:val="Normal"/>
    <w:next w:val="Normal"/>
    <w:autoRedefine/>
    <w:uiPriority w:val="39"/>
    <w:unhideWhenUsed/>
    <w:rsid w:val="00044DA5"/>
    <w:pPr>
      <w:spacing w:after="100"/>
    </w:pPr>
  </w:style>
  <w:style w:type="paragraph" w:styleId="Header">
    <w:name w:val="header"/>
    <w:basedOn w:val="Normal"/>
    <w:link w:val="HeaderChar"/>
    <w:uiPriority w:val="99"/>
    <w:unhideWhenUsed/>
    <w:rsid w:val="00044DA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44DA5"/>
  </w:style>
  <w:style w:type="paragraph" w:styleId="Footer">
    <w:name w:val="footer"/>
    <w:basedOn w:val="Normal"/>
    <w:link w:val="FooterChar"/>
    <w:uiPriority w:val="99"/>
    <w:unhideWhenUsed/>
    <w:rsid w:val="00044DA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44DA5"/>
  </w:style>
  <w:style w:type="paragraph" w:styleId="TOC2">
    <w:name w:val="toc 2"/>
    <w:basedOn w:val="Normal"/>
    <w:next w:val="Normal"/>
    <w:autoRedefine/>
    <w:uiPriority w:val="39"/>
    <w:unhideWhenUsed/>
    <w:rsid w:val="007173C5"/>
    <w:pPr>
      <w:spacing w:after="100"/>
      <w:ind w:left="220"/>
    </w:pPr>
  </w:style>
  <w:style w:type="character" w:customStyle="1" w:styleId="Heading3Char">
    <w:name w:val="Heading 3 Char"/>
    <w:basedOn w:val="DefaultParagraphFont"/>
    <w:link w:val="Heading3"/>
    <w:uiPriority w:val="9"/>
    <w:rsid w:val="008A7038"/>
    <w:rPr>
      <w:rFonts w:ascii="Times New Roman" w:eastAsiaTheme="majorEastAsia" w:hAnsi="Times New Roman" w:cstheme="majorBidi"/>
      <w:color w:val="2F5496" w:themeColor="accent1" w:themeShade="BF"/>
      <w:sz w:val="28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50C53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50C53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TOC3">
    <w:name w:val="toc 3"/>
    <w:basedOn w:val="Normal"/>
    <w:next w:val="Normal"/>
    <w:autoRedefine/>
    <w:uiPriority w:val="39"/>
    <w:unhideWhenUsed/>
    <w:rsid w:val="00850C53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850C53"/>
    <w:pPr>
      <w:spacing w:after="100"/>
      <w:ind w:left="660"/>
    </w:pPr>
  </w:style>
  <w:style w:type="character" w:styleId="Strong">
    <w:name w:val="Strong"/>
    <w:basedOn w:val="DefaultParagraphFont"/>
    <w:uiPriority w:val="22"/>
    <w:qFormat/>
    <w:rsid w:val="00D35041"/>
    <w:rPr>
      <w:b/>
      <w:bCs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848C8"/>
    <w:pPr>
      <w:spacing w:before="0"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848C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848C8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9F57C9"/>
    <w:pPr>
      <w:spacing w:before="0"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559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74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9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75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19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7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66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884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04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22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206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405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199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031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959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4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972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996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71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169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4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47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212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07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817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118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60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360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06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209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735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024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105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061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306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12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075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68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20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769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33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image" Target="media/image2.gif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image" Target="media/image1.gif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eader" Target="head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image" Target="media/image3.gif"/><Relationship Id="rId10" Type="http://schemas.openxmlformats.org/officeDocument/2006/relationships/footnotes" Target="footnotes.xml"/><Relationship Id="rId19" Type="http://schemas.openxmlformats.org/officeDocument/2006/relationships/glossaryDocument" Target="glossary/document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yperlink" Target="https://lumalabs.ai/capture/43de3740-2605-43f7-9bfb-17e57f5e7fe4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F745CA59D1384DA49836AC643EA250E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4FA7702-1677-411C-B386-06BAC2962513}"/>
      </w:docPartPr>
      <w:docPartBody>
        <w:p w:rsidR="006D5FF2" w:rsidRDefault="005922FE" w:rsidP="005922FE">
          <w:pPr>
            <w:pStyle w:val="F745CA59D1384DA49836AC643EA250E5"/>
          </w:pPr>
          <w:r>
            <w:rPr>
              <w:color w:val="2F5496" w:themeColor="accent1" w:themeShade="BF"/>
              <w:sz w:val="24"/>
              <w:szCs w:val="24"/>
            </w:rPr>
            <w:t>[Company name]</w:t>
          </w:r>
        </w:p>
      </w:docPartBody>
    </w:docPart>
    <w:docPart>
      <w:docPartPr>
        <w:name w:val="3F57AD98DC7344B5900900F25C4BB05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76CF8ED-3FB5-4294-8680-999626ED076C}"/>
      </w:docPartPr>
      <w:docPartBody>
        <w:p w:rsidR="006D5FF2" w:rsidRDefault="005922FE" w:rsidP="005922FE">
          <w:pPr>
            <w:pStyle w:val="3F57AD98DC7344B5900900F25C4BB05B"/>
          </w:pPr>
          <w:r>
            <w:rPr>
              <w:rFonts w:asciiTheme="majorHAnsi" w:eastAsiaTheme="majorEastAsia" w:hAnsiTheme="majorHAnsi" w:cstheme="majorBidi"/>
              <w:color w:val="4472C4" w:themeColor="accent1"/>
              <w:sz w:val="88"/>
              <w:szCs w:val="88"/>
            </w:rPr>
            <w:t>[Document title]</w:t>
          </w:r>
        </w:p>
      </w:docPartBody>
    </w:docPart>
    <w:docPart>
      <w:docPartPr>
        <w:name w:val="E7D8CAAE04B248C284A7DE7B267505E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F290189-5CFA-4872-BC16-634150D80308}"/>
      </w:docPartPr>
      <w:docPartBody>
        <w:p w:rsidR="006D5FF2" w:rsidRDefault="005922FE" w:rsidP="005922FE">
          <w:pPr>
            <w:pStyle w:val="E7D8CAAE04B248C284A7DE7B267505EE"/>
          </w:pPr>
          <w:r>
            <w:rPr>
              <w:color w:val="4472C4" w:themeColor="accent1"/>
              <w:sz w:val="28"/>
              <w:szCs w:val="28"/>
            </w:rPr>
            <w:t>[Author nam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922FE"/>
    <w:rsid w:val="00032BA8"/>
    <w:rsid w:val="0010749F"/>
    <w:rsid w:val="00111001"/>
    <w:rsid w:val="001347CA"/>
    <w:rsid w:val="00147D17"/>
    <w:rsid w:val="0019001D"/>
    <w:rsid w:val="0020030E"/>
    <w:rsid w:val="002252A7"/>
    <w:rsid w:val="00233F41"/>
    <w:rsid w:val="002518E9"/>
    <w:rsid w:val="002C4E24"/>
    <w:rsid w:val="002D7591"/>
    <w:rsid w:val="002F1882"/>
    <w:rsid w:val="003D1243"/>
    <w:rsid w:val="00426578"/>
    <w:rsid w:val="004711F6"/>
    <w:rsid w:val="00493E5A"/>
    <w:rsid w:val="004E4D9C"/>
    <w:rsid w:val="00513EBD"/>
    <w:rsid w:val="00563754"/>
    <w:rsid w:val="005922FE"/>
    <w:rsid w:val="006D5FF2"/>
    <w:rsid w:val="006F4C87"/>
    <w:rsid w:val="0072063B"/>
    <w:rsid w:val="007D3E34"/>
    <w:rsid w:val="007D65C7"/>
    <w:rsid w:val="00881B83"/>
    <w:rsid w:val="008A4A34"/>
    <w:rsid w:val="0092472C"/>
    <w:rsid w:val="009536A0"/>
    <w:rsid w:val="00967479"/>
    <w:rsid w:val="009C02DD"/>
    <w:rsid w:val="009C44E6"/>
    <w:rsid w:val="009F4B88"/>
    <w:rsid w:val="00A6027C"/>
    <w:rsid w:val="00A76983"/>
    <w:rsid w:val="00AE1752"/>
    <w:rsid w:val="00B17CE3"/>
    <w:rsid w:val="00B755B6"/>
    <w:rsid w:val="00BB687A"/>
    <w:rsid w:val="00BC031B"/>
    <w:rsid w:val="00C15197"/>
    <w:rsid w:val="00C4595F"/>
    <w:rsid w:val="00C87B70"/>
    <w:rsid w:val="00D418A4"/>
    <w:rsid w:val="00E044B6"/>
    <w:rsid w:val="00E23FA0"/>
    <w:rsid w:val="00F66814"/>
    <w:rsid w:val="00F84B9D"/>
    <w:rsid w:val="00FB52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IE" w:eastAsia="en-IE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F745CA59D1384DA49836AC643EA250E5">
    <w:name w:val="F745CA59D1384DA49836AC643EA250E5"/>
    <w:rsid w:val="005922FE"/>
  </w:style>
  <w:style w:type="paragraph" w:customStyle="1" w:styleId="3F57AD98DC7344B5900900F25C4BB05B">
    <w:name w:val="3F57AD98DC7344B5900900F25C4BB05B"/>
    <w:rsid w:val="005922FE"/>
  </w:style>
  <w:style w:type="paragraph" w:customStyle="1" w:styleId="E7D8CAAE04B248C284A7DE7B267505EE">
    <w:name w:val="E7D8CAAE04B248C284A7DE7B267505EE"/>
    <w:rsid w:val="005922F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overPageProperties xmlns="http://schemas.microsoft.com/office/2006/coverPageProps">
  <PublishDate>0-0-2024</PublishDate>
  <Abstract/>
  <CompanyAddress/>
  <CompanyPhone/>
  <CompanyFax/>
  <CompanyEmail/>
</CoverPage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Kap19</b:Tag>
    <b:SourceType>JournalArticle</b:SourceType>
    <b:Guid>{59C0C314-B10F-4400-B459-3D269326FF5A}</b:Guid>
    <b:Title>Siri, Siri, in my hand: Who's the fairest in the land? On the interpretations, illustrations, and implications of artificial intelligence</b:Title>
    <b:Year>2019</b:Year>
    <b:JournalName>Buziness Horizons</b:JournalName>
    <b:Pages>15-25</b:Pages>
    <b:Volume>62</b:Volume>
    <b:Issue>1</b:Issue>
    <b:Author>
      <b:Author>
        <b:NameList>
          <b:Person>
            <b:Last>Kaplan</b:Last>
            <b:First>Andreas</b:First>
          </b:Person>
          <b:Person>
            <b:Last>Michael</b:Last>
            <b:First>Haenlein</b:First>
          </b:Person>
        </b:NameList>
      </b:Author>
    </b:Author>
    <b:RefOrder>1</b:RefOrder>
  </b:Source>
  <b:Source>
    <b:Tag>IBM231</b:Tag>
    <b:SourceType>InternetSite</b:SourceType>
    <b:Guid>{3A6F7CC4-30AD-4C62-91F9-0C53CDF4529C}</b:Guid>
    <b:Author>
      <b:Author>
        <b:Corporate>IBM</b:Corporate>
      </b:Author>
    </b:Author>
    <b:Title>What is machine learning?</b:Title>
    <b:Year>2023</b:Year>
    <b:YearAccessed>2023</b:YearAccessed>
    <b:MonthAccessed>October</b:MonthAccessed>
    <b:DayAccessed>14</b:DayAccessed>
    <b:URL>https://www.ibm.com/topics/machine-learning</b:URL>
    <b:RefOrder>2</b:RefOrder>
  </b:Source>
  <b:Source>
    <b:Tag>UCB20</b:Tag>
    <b:SourceType>InternetSite</b:SourceType>
    <b:Guid>{6EF6AAAB-6EAD-4C1A-AB96-C13110C49CE2}</b:Guid>
    <b:Author>
      <b:Author>
        <b:Corporate>UC Berkeley School of Information</b:Corporate>
      </b:Author>
    </b:Author>
    <b:Title>What is Machine Learning (ML)?</b:Title>
    <b:Year>2020</b:Year>
    <b:YearAccessed>2023</b:YearAccessed>
    <b:MonthAccessed>October</b:MonthAccessed>
    <b:DayAccessed>15</b:DayAccessed>
    <b:URL>https://ischoolonline.berkeley.edu/blog/what-is-machine-learning/</b:URL>
    <b:RefOrder>3</b:RefOrder>
  </b:Source>
  <b:Source>
    <b:Tag>IBM233</b:Tag>
    <b:SourceType>InternetSite</b:SourceType>
    <b:Guid>{B1978675-DDB0-4058-BBC3-54CBF58AA60C}</b:Guid>
    <b:Title>What is linear regression?</b:Title>
    <b:Year>2023</b:Year>
    <b:Author>
      <b:Author>
        <b:Corporate>IBM</b:Corporate>
      </b:Author>
    </b:Author>
    <b:YearAccessed>2023</b:YearAccessed>
    <b:MonthAccessed>November</b:MonthAccessed>
    <b:DayAccessed>1</b:DayAccessed>
    <b:URL>https://www.ibm.com/topics/linear-regression</b:URL>
    <b:RefOrder>4</b:RefOrder>
  </b:Source>
  <b:Source>
    <b:Tag>Sci231</b:Tag>
    <b:SourceType>InternetSite</b:SourceType>
    <b:Guid>{D11DD6FA-AEC6-499E-9E56-3FBD721CC724}</b:Guid>
    <b:Author>
      <b:Author>
        <b:Corporate>Scikit Learn</b:Corporate>
      </b:Author>
    </b:Author>
    <b:Title>2.3 Clustering</b:Title>
    <b:Year>2023</b:Year>
    <b:YearAccessed>2023</b:YearAccessed>
    <b:MonthAccessed>November</b:MonthAccessed>
    <b:DayAccessed>1</b:DayAccessed>
    <b:URL>https://scikit-learn.org/stable/modules/clustering.html#k-means</b:URL>
    <b:RefOrder>5</b:RefOrder>
  </b:Source>
  <b:Source>
    <b:Tag>Sci23</b:Tag>
    <b:SourceType>InternetSite</b:SourceType>
    <b:Guid>{BF250AF5-8C14-47D1-AE00-E85D98F65B56}</b:Guid>
    <b:Author>
      <b:Author>
        <b:Corporate>Scikit Learn</b:Corporate>
      </b:Author>
    </b:Author>
    <b:Title>1.4 Support Vector Machines</b:Title>
    <b:Year>2023</b:Year>
    <b:YearAccessed>2023</b:YearAccessed>
    <b:MonthAccessed>November</b:MonthAccessed>
    <b:DayAccessed>1</b:DayAccessed>
    <b:URL>https://scikit-learn.org/stable/modules/svm.html</b:URL>
    <b:RefOrder>6</b:RefOrder>
  </b:Source>
  <b:Source>
    <b:Tag>IBM232</b:Tag>
    <b:SourceType>InternetSite</b:SourceType>
    <b:Guid>{70DDBC1F-9593-435D-843C-6F64F367CDAF}</b:Guid>
    <b:Author>
      <b:Author>
        <b:Corporate>IBM</b:Corporate>
      </b:Author>
    </b:Author>
    <b:Title>What is a neural network?</b:Title>
    <b:Year>2023</b:Year>
    <b:YearAccessed>2023</b:YearAccessed>
    <b:MonthAccessed>October</b:MonthAccessed>
    <b:DayAccessed>15</b:DayAccessed>
    <b:URL>scale observations of training data, this is in contrast to conventional programming where i</b:URL>
    <b:RefOrder>7</b:RefOrder>
  </b:Source>
  <b:Source>
    <b:Tag>McC20</b:Tag>
    <b:SourceType>InternetSite</b:SourceType>
    <b:Guid>{4E48A6F9-0F4A-49ED-8C4E-53D0EFAC6B98}</b:Guid>
    <b:Author>
      <b:Author>
        <b:NameList>
          <b:Person>
            <b:Last>McCullum</b:Last>
            <b:First>Nick</b:First>
          </b:Person>
        </b:NameList>
      </b:Author>
    </b:Author>
    <b:Title>Deep Learning Neural Networks Explained in Plain English</b:Title>
    <b:Year>2020</b:Year>
    <b:YearAccessed>2023</b:YearAccessed>
    <b:MonthAccessed>November</b:MonthAccessed>
    <b:DayAccessed>13</b:DayAccessed>
    <b:URL>https://www.freecodecamp.org/news/deep-learning-neural-networks-explained-in-plain-english/#:~:text=Each%20node%20in%20the%20neural,the%20field%20of%20deep%20learning</b:URL>
    <b:RefOrder>8</b:RefOrder>
  </b:Source>
  <b:Source>
    <b:Tag>Arn19</b:Tag>
    <b:SourceType>InternetSite</b:SourceType>
    <b:Guid>{B44E36F2-63DD-4726-8672-5735E8B91560}</b:Guid>
    <b:Author>
      <b:Author>
        <b:NameList>
          <b:Person>
            <b:Last>Arnx</b:Last>
            <b:First>Arthur</b:First>
          </b:Person>
        </b:NameList>
      </b:Author>
    </b:Author>
    <b:Title>First neural network for beginners explained (with code)</b:Title>
    <b:Year>2019</b:Year>
    <b:YearAccessed>2023</b:YearAccessed>
    <b:MonthAccessed>November</b:MonthAccessed>
    <b:DayAccessed>13</b:DayAccessed>
    <b:URL>https://towardsdatascience.com/first-neural-network-for-beginners-explained-with-code-4cfd37e06eaf</b:URL>
    <b:RefOrder>9</b:RefOrder>
  </b:Source>
  <b:Source>
    <b:Tag>Ale23</b:Tag>
    <b:SourceType>InternetSite</b:SourceType>
    <b:Guid>{378BE991-63E7-4DE4-96CB-AF40E62BDE86}</b:Guid>
    <b:Title>Why AI-generated hands are the stuff of nightmares, explained by a scientist</b:Title>
    <b:Year>2023</b:Year>
    <b:Author>
      <b:Author>
        <b:NameList>
          <b:Person>
            <b:Last>Hughes</b:Last>
            <b:First>Alex</b:First>
          </b:Person>
        </b:NameList>
      </b:Author>
    </b:Author>
    <b:YearAccessed>2023</b:YearAccessed>
    <b:MonthAccessed>October</b:MonthAccessed>
    <b:DayAccessed>15</b:DayAccessed>
    <b:URL>https://www.sciencefocus.com/future-technology/why-ai-generated-hands-are-the-stuff-of-nightmares-explained-by-a-scientist</b:URL>
    <b:RefOrder>10</b:RefOrder>
  </b:Source>
  <b:Source>
    <b:Tag>Alk23</b:Tag>
    <b:SourceType>JournalArticle</b:SourceType>
    <b:Guid>{7C356183-AFF0-4CD6-A741-ABA84BC9F67A}</b:Guid>
    <b:Title>Aritifical Hallucinations in ChatGPT: Implications in Scientific Writing</b:Title>
    <b:Year>2023</b:Year>
    <b:JournalName>Cureus</b:JournalName>
    <b:Author>
      <b:Author>
        <b:NameList>
          <b:Person>
            <b:Last>Alkaissi</b:Last>
            <b:First>Hussam</b:First>
          </b:Person>
          <b:Person>
            <b:Last>McFarlane</b:Last>
            <b:Middle>L</b:Middle>
            <b:First>Samy</b:First>
          </b:Person>
        </b:NameList>
      </b:Author>
    </b:Author>
    <b:RefOrder>11</b:RefOrder>
  </b:Source>
  <b:Source>
    <b:Tag>Cha23</b:Tag>
    <b:SourceType>JournalArticle</b:SourceType>
    <b:Guid>{0BDE5DF7-CD71-4EFE-9FA7-097B8B39DBBB}</b:Guid>
    <b:Title>Ten Years of Generative Adversarial Nets (GANs): A survey of the state-of-the-art</b:Title>
    <b:Year>2023</b:Year>
    <b:Author>
      <b:Author>
        <b:NameList>
          <b:Person>
            <b:Last>Chakraborty</b:Last>
            <b:Middle>Tanujit</b:Middle>
          </b:Person>
          <b:Person>
            <b:Last>S</b:Last>
            <b:First>Ujwal Reddy K</b:First>
          </b:Person>
          <b:Person>
            <b:Last>Nail</b:Last>
            <b:Middle>M</b:Middle>
            <b:First>Shraddha</b:First>
          </b:Person>
          <b:Person>
            <b:Last>Panja</b:Last>
            <b:First>Madhurima</b:First>
          </b:Person>
          <b:Person>
            <b:Last>Manvitha</b:Last>
            <b:First>Bayapureddy</b:First>
          </b:Person>
        </b:NameList>
      </b:Author>
    </b:Author>
    <b:RefOrder>12</b:RefOrder>
  </b:Source>
  <b:Source>
    <b:Tag>Coh22</b:Tag>
    <b:SourceType>JournalArticle</b:SourceType>
    <b:Guid>{9D81B7CE-9285-4474-9B92-D022890335FD}</b:Guid>
    <b:Title>General Adversarial Networks</b:Title>
    <b:Year>2022</b:Year>
    <b:Author>
      <b:Author>
        <b:NameList>
          <b:Person>
            <b:Last>Cohen</b:Last>
            <b:First>Gilad</b:First>
          </b:Person>
          <b:Person>
            <b:Last>Giryes</b:Last>
            <b:First>Raja</b:First>
          </b:Person>
        </b:NameList>
      </b:Author>
    </b:Author>
    <b:RefOrder>13</b:RefOrder>
  </b:Source>
  <b:Source>
    <b:Tag>Shi18</b:Tag>
    <b:SourceType>JournalArticle</b:SourceType>
    <b:Guid>{6DDEC3EA-2AD9-4507-8618-DE84F6AA707C}</b:Guid>
    <b:Title>Medical Image Synthesis for Data Augmentation and Anonymization using Generative Adversarial Networks</b:Title>
    <b:Year>2018</b:Year>
    <b:Author>
      <b:Author>
        <b:NameList>
          <b:Person>
            <b:Last>Shin</b:Last>
            <b:First>Hoo-Chang</b:First>
          </b:Person>
          <b:Person>
            <b:Last>Tenenholtz</b:Last>
            <b:Middle>A</b:Middle>
            <b:First>Neil</b:First>
          </b:Person>
          <b:Person>
            <b:Last>Rogers</b:Last>
            <b:Middle>K</b:Middle>
            <b:First>Jameson</b:First>
          </b:Person>
          <b:Person>
            <b:Last>Schwarz</b:Last>
            <b:Middle>G</b:Middle>
            <b:First>Christopher</b:First>
          </b:Person>
          <b:Person>
            <b:Last>Senjem</b:Last>
            <b:Middle>L</b:Middle>
            <b:First>Matthew </b:First>
          </b:Person>
          <b:Person>
            <b:Last>Gunter</b:Last>
            <b:Middle>L</b:Middle>
            <b:First>Jeffrey</b:First>
          </b:Person>
          <b:Person>
            <b:Last>Andriole</b:Last>
            <b:First>Katherine</b:First>
          </b:Person>
          <b:Person>
            <b:Last>Michalski</b:Last>
            <b:First>Mark</b:First>
          </b:Person>
        </b:NameList>
      </b:Author>
    </b:Author>
    <b:RefOrder>14</b:RefOrder>
  </b:Source>
  <b:Source>
    <b:Tag>Tia23</b:Tag>
    <b:SourceType>JournalArticle</b:SourceType>
    <b:Guid>{ABD6612A-0C06-41FE-B162-54F7AD036827}</b:Guid>
    <b:Title>A Survey of Diffusion Based Image Generation Models: Issues and Their solutions</b:Title>
    <b:Year>2023</b:Year>
    <b:Author>
      <b:Author>
        <b:NameList>
          <b:Person>
            <b:Last>Tianyi</b:Last>
            <b:First>Zhang</b:First>
          </b:Person>
          <b:Person>
            <b:Last>Wang</b:Last>
            <b:First>Zheng</b:First>
          </b:Person>
          <b:Person>
            <b:Last>Huang</b:Last>
            <b:First>Jing</b:First>
          </b:Person>
          <b:Person>
            <b:Last>Tasnim</b:Last>
            <b:Middle>Muhammad</b:Middle>
            <b:First>Mohiuddin </b:First>
          </b:Person>
          <b:Person>
            <b:Last>Shi</b:Last>
            <b:First>Wei</b:First>
          </b:Person>
        </b:NameList>
      </b:Author>
    </b:Author>
    <b:RefOrder>15</b:RefOrder>
  </b:Source>
  <b:Source>
    <b:Tag>AUT23</b:Tag>
    <b:SourceType>InternetSite</b:SourceType>
    <b:Guid>{653E77C9-88AE-475D-B19A-1F1683631259}</b:Guid>
    <b:Title>stable-diffusion-webui</b:Title>
    <b:Year>2023</b:Year>
    <b:Author>
      <b:Author>
        <b:Corporate>AUTOMATIC1111</b:Corporate>
      </b:Author>
    </b:Author>
    <b:YearAccessed>2023</b:YearAccessed>
    <b:MonthAccessed>October</b:MonthAccessed>
    <b:DayAccessed>8</b:DayAccessed>
    <b:URL>https://github.com/AUTOMATIC1111/stable-diffusion-webui</b:URL>
    <b:RefOrder>16</b:RefOrder>
  </b:Source>
  <b:Source>
    <b:Tag>Sta231</b:Tag>
    <b:SourceType>InternetSite</b:SourceType>
    <b:Guid>{E03BB16C-E867-4C87-89A5-19A6D1790E5B}</b:Guid>
    <b:Author>
      <b:Author>
        <b:Corporate>Stability AI</b:Corporate>
      </b:Author>
    </b:Author>
    <b:Title>stablediffusion</b:Title>
    <b:Year>2023</b:Year>
    <b:YearAccessed>2023</b:YearAccessed>
    <b:MonthAccessed>October</b:MonthAccessed>
    <b:DayAccessed>8</b:DayAccessed>
    <b:URL>https://github.com/Stability-AI/stablediffusion</b:URL>
    <b:RefOrder>17</b:RefOrder>
  </b:Source>
  <b:Source>
    <b:Tag>Pat23</b:Tag>
    <b:SourceType>InternetSite</b:SourceType>
    <b:Guid>{B42028CB-72F7-46C7-973D-CD638F9B6947}</b:Guid>
    <b:Author>
      <b:Author>
        <b:NameList>
          <b:Person>
            <b:Last>Patrick</b:Last>
            <b:First>Ediath</b:First>
          </b:Person>
        </b:NameList>
      </b:Author>
    </b:Author>
    <b:Title>French AI Startup Mistral Faces Backlash As New LLM Generates Harmful Content</b:Title>
    <b:Year>2023</b:Year>
    <b:YearAccessed>2023</b:YearAccessed>
    <b:MonthAccessed>November</b:MonthAccessed>
    <b:DayAccessed>20</b:DayAccessed>
    <b:URL>https://www.cryptopolitan.com/french-ai-startup-mistral-faces-backlash/</b:URL>
    <b:RefOrder>18</b:RefOrder>
  </b:Source>
  <b:Source>
    <b:Tag>Sta23</b:Tag>
    <b:SourceType>Report</b:SourceType>
    <b:Guid>{CB4DEFA0-383C-4885-B695-3733904FFADC}</b:Guid>
    <b:Title>Artificial Intelligence Index Report 2023 Introduction to the AI Index Report 2023</b:Title>
    <b:Year>2023</b:Year>
    <b:Author>
      <b:Author>
        <b:Corporate>Stanford</b:Corporate>
      </b:Author>
    </b:Author>
    <b:RefOrder>19</b:RefOrder>
  </b:Source>
  <b:Source>
    <b:Tag>McK23</b:Tag>
    <b:SourceType>InternetSite</b:SourceType>
    <b:Guid>{E492CD25-838F-4005-8B22-78DD511797ED}</b:Guid>
    <b:Author>
      <b:Author>
        <b:Corporate>McKinsey &amp; Company</b:Corporate>
      </b:Author>
    </b:Author>
    <b:Title>The state of AI in 2023: Genrative AI's breakout year</b:Title>
    <b:Year>2023</b:Year>
    <b:YearAccessed>2023</b:YearAccessed>
    <b:MonthAccessed>October</b:MonthAccessed>
    <b:DayAccessed>14</b:DayAccessed>
    <b:URL>https://www.mckinsey.com/capabilities/quantumblack/our-insights/the-state-of-ai-in-2023-generative-AIs-breakout-year</b:URL>
    <b:RefOrder>20</b:RefOrder>
  </b:Source>
  <b:Source>
    <b:Tag>Kar21</b:Tag>
    <b:SourceType>JournalArticle</b:SourceType>
    <b:Guid>{D1757A06-12C3-43F1-99B6-54C0748ADAB4}</b:Guid>
    <b:Title>A Style-Based Generator Architecture for Generative Adversarial Networks</b:Title>
    <b:Year>2021</b:Year>
    <b:Author>
      <b:Author>
        <b:NameList>
          <b:Person>
            <b:Last>Karras</b:Last>
            <b:First>T</b:First>
          </b:Person>
          <b:Person>
            <b:Last>Laine</b:Last>
            <b:First>S</b:First>
          </b:Person>
          <b:Person>
            <b:Last>Aila</b:Last>
            <b:First>T</b:First>
          </b:Person>
        </b:NameList>
      </b:Author>
    </b:Author>
    <b:JournalName>IEEE Transactions on Pattern Analysis and Machine Intelligence</b:JournalName>
    <b:Pages>4217-4228</b:Pages>
    <b:Volume>43</b:Volume>
    <b:Issue>12</b:Issue>
    <b:RefOrder>21</b:RefOrder>
  </b:Source>
  <b:Source>
    <b:Tag>Zha19</b:Tag>
    <b:SourceType>JournalArticle</b:SourceType>
    <b:Guid>{42C76E38-7F3A-4E5C-BB9A-C12E0852A30F}</b:Guid>
    <b:Title>Deep learning enables rapid identification of potent DDR1 kinase inhibitors</b:Title>
    <b:JournalName>Nature Biotechnology</b:JournalName>
    <b:Year>2019</b:Year>
    <b:Pages>1038-1040</b:Pages>
    <b:Volume>37</b:Volume>
    <b:Issue>9</b:Issue>
    <b:Author>
      <b:Author>
        <b:NameList>
          <b:Person>
            <b:Last>Zhavoronkov</b:Last>
            <b:First>Alex</b:First>
          </b:Person>
          <b:Person>
            <b:Last>Ivanenkov</b:Last>
            <b:First>Yan A.</b:First>
          </b:Person>
          <b:Person>
            <b:Last>Aliper</b:Last>
            <b:First>Alex</b:First>
          </b:Person>
          <b:Person>
            <b:Last>Veselov</b:Last>
            <b:Middle>S.</b:Middle>
            <b:First>Mark</b:First>
          </b:Person>
          <b:Person>
            <b:Last>Aladinskiy</b:Last>
            <b:Middle>A.</b:Middle>
            <b:First>Vladimir</b:First>
          </b:Person>
          <b:Person>
            <b:Last>Aladinskaya</b:Last>
            <b:Middle>V</b:Middle>
            <b:First>Anastasiya </b:First>
          </b:Person>
          <b:Person>
            <b:Last>Terentiev</b:Last>
            <b:Middle>A</b:Middle>
            <b:First>Victor</b:First>
          </b:Person>
          <b:Person>
            <b:Last>Polykovskiy</b:Last>
            <b:Middle>A</b:Middle>
            <b:First>Daniil</b:First>
          </b:Person>
          <b:Person>
            <b:Last>Kuznetsov</b:Last>
            <b:Middle>D</b:Middle>
            <b:First>Maksim </b:First>
          </b:Person>
          <b:Person>
            <b:Last>Asadulaev</b:Last>
            <b:First>Arip</b:First>
          </b:Person>
          <b:Person>
            <b:Last>Volkov</b:Last>
            <b:First>Yury</b:First>
          </b:Person>
          <b:Person>
            <b:Last>Zholus</b:Last>
            <b:First>Artem</b:First>
          </b:Person>
          <b:Person>
            <b:Last>Shayakhmetov</b:Last>
            <b:Middle>R</b:Middle>
            <b:First>Rim </b:First>
          </b:Person>
          <b:Person>
            <b:Last>Zhebrak</b:Last>
            <b:First>Alexander</b:First>
          </b:Person>
          <b:Person>
            <b:Last>Minaeva</b:Last>
            <b:Middle>I</b:Middle>
            <b:First>Lidiya </b:First>
          </b:Person>
          <b:Person>
            <b:Last>Zagribelnyy</b:Last>
            <b:Middle>A</b:Middle>
            <b:First>Bogdan</b:First>
          </b:Person>
          <b:Person>
            <b:Last>Lee</b:Last>
            <b:Middle>H</b:Middle>
            <b:First>Lennart</b:First>
          </b:Person>
          <b:Person>
            <b:Last>Soll</b:Last>
            <b:First>Richard</b:First>
          </b:Person>
          <b:Person>
            <b:Last>Madge</b:Last>
            <b:First>David</b:First>
          </b:Person>
          <b:Person>
            <b:Last>Xing</b:Last>
            <b:First>Li</b:First>
          </b:Person>
          <b:Person>
            <b:Last>Guo</b:Last>
            <b:First>Tao</b:First>
          </b:Person>
          <b:Person>
            <b:Last>Aspuru-Guzik</b:Last>
            <b:First>Alán</b:First>
          </b:Person>
        </b:NameList>
      </b:Author>
    </b:Author>
    <b:RefOrder>22</b:RefOrder>
  </b:Source>
  <b:Source>
    <b:Tag>Hua19</b:Tag>
    <b:SourceType>JournalArticle</b:SourceType>
    <b:Guid>{0FAB2766-7B25-440D-B052-420871348598}</b:Guid>
    <b:Title>Counterpoint by Convolution</b:Title>
    <b:Year>2019</b:Year>
    <b:Author>
      <b:Author>
        <b:NameList>
          <b:Person>
            <b:Last>Huang</b:Last>
            <b:First>Cheng-Zhi Anna</b:First>
          </b:Person>
          <b:Person>
            <b:Last>Cooijmans</b:Last>
            <b:First>Tim</b:First>
          </b:Person>
          <b:Person>
            <b:Last>Roberts</b:Last>
            <b:First>Adam</b:First>
          </b:Person>
          <b:Person>
            <b:Last>Courville</b:Last>
            <b:First>Aaron</b:First>
          </b:Person>
          <b:Person>
            <b:Last>Eck</b:Last>
            <b:First>Douglas</b:First>
          </b:Person>
        </b:NameList>
      </b:Author>
    </b:Author>
    <b:RefOrder>23</b:RefOrder>
  </b:Source>
  <b:Source>
    <b:Tag>Bob22</b:Tag>
    <b:SourceType>InternetSite</b:SourceType>
    <b:Guid>{520049BB-4C74-4ACD-BA89-84882915FDDB}</b:Guid>
    <b:Title>Deepfake video of Zelenskyy could be 'tip of the iceberg' in info war, experts warn</b:Title>
    <b:Year>2022</b:Year>
    <b:Author>
      <b:Author>
        <b:NameList>
          <b:Person>
            <b:Last>Allyn</b:Last>
            <b:First>Bobby</b:First>
          </b:Person>
        </b:NameList>
      </b:Author>
    </b:Author>
    <b:YearAccessed>2023</b:YearAccessed>
    <b:MonthAccessed>September</b:MonthAccessed>
    <b:DayAccessed>30</b:DayAccessed>
    <b:URL>https://www.npr.org/2022/03/16/1087062648/deepfake-video-zelenskyy-experts-war-manipulation-ukraine-russia</b:URL>
    <b:RefOrder>24</b:RefOrder>
  </b:Source>
  <b:Source>
    <b:Tag>Jad</b:Tag>
    <b:SourceType>JournalArticle</b:SourceType>
    <b:Guid>{3B32133E-5480-46CE-A6FE-33C3B6FC30FA}</b:Guid>
    <b:Title>Leveraging Generative AI Models for Synthetic Data Generation in Healthcare: Balancing Research and Privacy</b:Title>
    <b:Author>
      <b:Author>
        <b:NameList>
          <b:Person>
            <b:Last>Jadon</b:Last>
            <b:First>A</b:First>
          </b:Person>
          <b:Person>
            <b:Last>Kumar</b:Last>
            <b:First>S</b:First>
          </b:Person>
        </b:NameList>
      </b:Author>
    </b:Author>
    <b:Year>2023</b:Year>
    <b:RefOrder>25</b:RefOrder>
  </b:Source>
  <b:Source>
    <b:Tag>Bar22</b:Tag>
    <b:SourceType>JournalArticle</b:SourceType>
    <b:Guid>{0FB40420-0EF5-4698-BFF1-8554DFAC8C66}</b:Guid>
    <b:Title>A Methodology for Controlling Bias and Fairness in Synthetic Data Generation</b:Title>
    <b:JournalName>Applied Sciences (Switzerland)</b:JournalName>
    <b:Year>2022</b:Year>
    <b:Volume>12</b:Volume>
    <b:Issue>9</b:Issue>
    <b:Author>
      <b:Author>
        <b:NameList>
          <b:Person>
            <b:Last>Barbierato</b:Last>
            <b:First>Enrico</b:First>
          </b:Person>
          <b:Person>
            <b:Last>Della Vedova</b:Last>
            <b:Middle>L</b:Middle>
            <b:First>Marco </b:First>
          </b:Person>
          <b:Person>
            <b:Last>Tessera</b:Last>
            <b:First>Daniele</b:First>
          </b:Person>
          <b:Person>
            <b:Last>Toti</b:Last>
            <b:First>Daniele</b:First>
          </b:Person>
          <b:Person>
            <b:Last>Vanoli</b:Last>
            <b:First>Nicola</b:First>
          </b:Person>
        </b:NameList>
      </b:Author>
    </b:Author>
    <b:RefOrder>26</b:RefOrder>
  </b:Source>
  <b:Source>
    <b:Tag>YeJ20</b:Tag>
    <b:SourceType>JournalArticle</b:SourceType>
    <b:Guid>{C7F34037-8363-4188-8772-0346E4FEF31A}</b:Guid>
    <b:Title>Synthetic Sample Selection via Reinforcement Learning</b:Title>
    <b:Year>2020</b:Year>
    <b:Author>
      <b:Author>
        <b:NameList>
          <b:Person>
            <b:Last>Ye</b:Last>
            <b:First>J</b:First>
          </b:Person>
          <b:Person>
            <b:Last>Xue </b:Last>
            <b:First>Y</b:First>
          </b:Person>
          <b:Person>
            <b:Last>Long</b:Last>
            <b:First>L</b:First>
          </b:Person>
          <b:Person>
            <b:Last>Antani</b:Last>
            <b:First>S</b:First>
          </b:Person>
          <b:Person>
            <b:Last>Xue</b:Last>
            <b:First>Z</b:First>
          </b:Person>
          <b:Person>
            <b:Last>Cheng</b:Last>
            <b:First>K</b:First>
          </b:Person>
          <b:Person>
            <b:Last>Huang</b:Last>
            <b:First>X</b:First>
          </b:Person>
        </b:NameList>
      </b:Author>
    </b:Author>
    <b:RefOrder>27</b:RefOrder>
  </b:Source>
  <b:Source>
    <b:Tag>Stö22</b:Tag>
    <b:SourceType>JournalArticle</b:SourceType>
    <b:Guid>{758CEB8A-2BBD-48E0-89A8-831869804EB8}</b:Guid>
    <b:Title>Evaluating a Synthetic Image Dataset Generated with Stable Diffusion</b:Title>
    <b:Year>2022</b:Year>
    <b:Author>
      <b:Author>
        <b:NameList>
          <b:Person>
            <b:Last>Stöckl</b:Last>
            <b:First>Andreas</b:First>
          </b:Person>
        </b:NameList>
      </b:Author>
    </b:Author>
    <b:RefOrder>28</b:RefOrder>
  </b:Source>
  <b:Source>
    <b:Tag>IBM234</b:Tag>
    <b:SourceType>InternetSite</b:SourceType>
    <b:Guid>{B36859F4-9267-4383-A7E3-632D7C77DACB}</b:Guid>
    <b:Author>
      <b:Author>
        <b:Corporate>IBM</b:Corporate>
      </b:Author>
    </b:Author>
    <b:Title>What is computer vision?</b:Title>
    <b:Year>2023</b:Year>
    <b:YearAccessed>2023</b:YearAccessed>
    <b:MonthAccessed>November</b:MonthAccessed>
    <b:DayAccessed>2</b:DayAccessed>
    <b:URL>https://www.ibm.com/topics/computer-vision</b:URL>
    <b:RefOrder>29</b:RefOrder>
  </b:Source>
  <b:Source>
    <b:Tag>Ric32</b:Tag>
    <b:SourceType>Book</b:SourceType>
    <b:Guid>{18122577-D6F9-4C5D-9F01-3CCBD40E8188}</b:Guid>
    <b:Title>Computer Vision: Algorithms and Applications</b:Title>
    <b:Year>2021</b:Year>
    <b:Publisher>Springer</b:Publisher>
    <b:Author>
      <b:Author>
        <b:NameList>
          <b:Person>
            <b:Last>Szeliski</b:Last>
            <b:First>Richard</b:First>
          </b:Person>
        </b:NameList>
      </b:Author>
    </b:Author>
    <b:Edition>2nd</b:Edition>
    <b:RefOrder>30</b:RefOrder>
  </b:Source>
  <b:Source>
    <b:Tag>Sri21</b:Tag>
    <b:SourceType>InternetSite</b:SourceType>
    <b:Guid>{9109370F-F8AA-4706-A71C-81571008C6BB}</b:Guid>
    <b:Title>The Evolution Of Computer Vision And Its Impact On Real-World Applications</b:Title>
    <b:Year>2021</b:Year>
    <b:Author>
      <b:Author>
        <b:NameList>
          <b:Person>
            <b:Last>Srivastava</b:Last>
            <b:First>Abhinai</b:First>
          </b:Person>
        </b:NameList>
      </b:Author>
    </b:Author>
    <b:YearAccessed>2023</b:YearAccessed>
    <b:MonthAccessed>November</b:MonthAccessed>
    <b:DayAccessed>2</b:DayAccessed>
    <b:URL>https://www.forbes.com/sites/forbestechcouncil/2021/10/14/the-evolution-of-computer-vision-and-its-impact-on-real-world-applications/</b:URL>
    <b:RefOrder>31</b:RefOrder>
  </b:Source>
  <b:Source>
    <b:Tag>Pic23</b:Tag>
    <b:SourceType>InternetSite</b:SourceType>
    <b:Guid>{223FF1A0-741A-478E-BB4A-F7FC02775FE6}</b:Guid>
    <b:Author>
      <b:Author>
        <b:Corporate>Picsellia</b:Corporate>
      </b:Author>
    </b:Author>
    <b:Title>Segmentation vs Detection vs Classification in Computer Vision: A Comparative Analysis</b:Title>
    <b:Year>2023</b:Year>
    <b:YearAccessed>2023</b:YearAccessed>
    <b:MonthAccessed>November</b:MonthAccessed>
    <b:DayAccessed>29</b:DayAccessed>
    <b:URL>https://www.picsellia.com/post/segmentation-vs-detection-vs-classification-in-computer-vision-a-comparative-analysis#:~:text=In%20computer%20vision%2C%20segmentation%2C%20detection%2C,what%20is%20in%20an%20image</b:URL>
    <b:RefOrder>32</b:RefOrder>
  </b:Source>
  <b:Source>
    <b:Tag>Bro21</b:Tag>
    <b:SourceType>InternetSite</b:SourceType>
    <b:Guid>{82F99237-7AE6-490D-B736-2FB8373A0730}</b:Guid>
    <b:Author>
      <b:Author>
        <b:NameList>
          <b:Person>
            <b:Last>Brownlee</b:Last>
            <b:First>Jason</b:First>
          </b:Person>
        </b:NameList>
      </b:Author>
    </b:Author>
    <b:Title>A Gentle Introduction to Object Recognition With Deep Learning</b:Title>
    <b:Year>2021</b:Year>
    <b:YearAccessed>2023</b:YearAccessed>
    <b:MonthAccessed>November</b:MonthAccessed>
    <b:DayAccessed>19</b:DayAccessed>
    <b:URL>https://machinelearningmastery.com/object-recognition-with-deep-learning/</b:URL>
    <b:RefOrder>33</b:RefOrder>
  </b:Source>
  <b:Source>
    <b:Tag>Sta232</b:Tag>
    <b:SourceType>InternetSite</b:SourceType>
    <b:Guid>{063755AA-CB00-42C7-B2A9-8DFE57BAC536}</b:Guid>
    <b:Author>
      <b:Author>
        <b:Corporate>Stanford AI Lab</b:Corporate>
      </b:Author>
    </b:Author>
    <b:Title>Tutorial 3: Image Segmentation</b:Title>
    <b:Year>2023</b:Year>
    <b:YearAccessed>2023</b:YearAccessed>
    <b:MonthAccessed>November</b:MonthAccessed>
    <b:DayAccessed>2</b:DayAccessed>
    <b:URL>https://ai.stanford.edu/~syyeung/cvweb/tutorial3.html</b:URL>
    <b:RefOrder>34</b:RefOrder>
  </b:Source>
  <b:Source>
    <b:Tag>Boe23</b:Tag>
    <b:SourceType>InternetSite</b:SourceType>
    <b:Guid>{E8245272-CC72-4650-8F86-A7F3E07DCCCA}</b:Guid>
    <b:Author>
      <b:Author>
        <b:NameList>
          <b:Person>
            <b:Last>Boesch</b:Last>
            <b:First>Gaudenz</b:First>
          </b:Person>
        </b:NameList>
      </b:Author>
    </b:Author>
    <b:Title>The 12 Most Popular Computer Vision Tools in 2023</b:Title>
    <b:Year>2023</b:Year>
    <b:YearAccessed>2023</b:YearAccessed>
    <b:MonthAccessed>November</b:MonthAccessed>
    <b:DayAccessed>7</b:DayAccessed>
    <b:URL>https://viso.ai/computer-vision/the-most-popular-computer-vision-tools/</b:URL>
    <b:RefOrder>35</b:RefOrder>
  </b:Source>
  <b:Source>
    <b:Tag>GoC23</b:Tag>
    <b:SourceType>InternetSite</b:SourceType>
    <b:Guid>{664D5FDC-5E11-4D03-8404-864702BE9A23}</b:Guid>
    <b:Author>
      <b:Author>
        <b:Corporate>GoCV</b:Corporate>
      </b:Author>
    </b:Author>
    <b:Title>The Gopher Can See You Now</b:Title>
    <b:Year>2023</b:Year>
    <b:YearAccessed>2023</b:YearAccessed>
    <b:MonthAccessed>November</b:MonthAccessed>
    <b:DayAccessed>7</b:DayAccessed>
    <b:URL>https://gocv.io/</b:URL>
    <b:RefOrder>36</b:RefOrder>
  </b:Source>
  <b:Source>
    <b:Tag>Sov18</b:Tag>
    <b:SourceType>JournalArticle</b:SourceType>
    <b:Guid>{6F53C578-33EF-4565-94E0-71E4E689C1EE}</b:Guid>
    <b:Title>Optimizing the Trade-off between Single-Stage and Two-Stage Object Detectors using Image Difficulty Prediction</b:Title>
    <b:Year>2018</b:Year>
    <b:Author>
      <b:Author>
        <b:NameList>
          <b:Person>
            <b:Last>Soviany</b:Last>
            <b:First>Petru</b:First>
          </b:Person>
          <b:Person>
            <b:Last>Ionescu</b:Last>
            <b:First>Radu Tudor</b:First>
          </b:Person>
        </b:NameList>
      </b:Author>
    </b:Author>
    <b:RefOrder>37</b:RefOrder>
  </b:Source>
  <b:Source>
    <b:Tag>Sol23</b:Tag>
    <b:SourceType>InternetSite</b:SourceType>
    <b:Guid>{1F6A70C6-A22B-43E0-A81E-1A3E270C63D9}</b:Guid>
    <b:Author>
      <b:Author>
        <b:NameList>
          <b:Person>
            <b:Last>Solawetz</b:Last>
            <b:First>Jacob</b:First>
          </b:Person>
        </b:NameList>
      </b:Author>
    </b:Author>
    <b:Title>What is YOLOv8? THe Ultimate Guide</b:Title>
    <b:Year>2023</b:Year>
    <b:YearAccessed>2023</b:YearAccessed>
    <b:MonthAccessed>November</b:MonthAccessed>
    <b:DayAccessed>12</b:DayAccessed>
    <b:URL>https://blog.roboflow.com/whats-new-in-yolov8/#:~:text=YOLOv8%20is%20the%20newest%20state,changes%20and%20improvements%20over%20YOLOv5</b:URL>
    <b:RefOrder>38</b:RefOrder>
  </b:Source>
  <b:Source>
    <b:Tag>Tra23</b:Tag>
    <b:SourceType>JournalArticle</b:SourceType>
    <b:Guid>{E9A6208F-11B5-459C-9F8E-7270557D5572}</b:Guid>
    <b:Title>Optimizing YOLO Performance for Traffic Light Detection and End-to-End Steering Control for Autonomous Vehicles in Gazebo-ROS2</b:Title>
    <b:Year>2023</b:Year>
    <b:JournalName>Internatioanl Journal of Advanced Computer Science and Applications</b:JournalName>
    <b:Volume>14</b:Volume>
    <b:Issue>7</b:Issue>
    <b:Author>
      <b:Author>
        <b:NameList>
          <b:Person>
            <b:Last>Tran</b:Last>
            <b:Middle>Ngoc</b:Middle>
            <b:First>Hoang</b:First>
          </b:Person>
          <b:Person>
            <b:Last>Hoang</b:Last>
            <b:Middle>Nguyen</b:Middle>
            <b:First>Khang</b:First>
          </b:Person>
          <b:Person>
            <b:Last>Khanh</b:Last>
            <b:Middle>Hua</b:Middle>
            <b:First>Huy</b:First>
          </b:Person>
          <b:Person>
            <b:Last>Vu Nhu</b:Last>
            <b:Middle>Huynh</b:Middle>
            <b:First>Nguyen </b:First>
          </b:Person>
          <b:Person>
            <b:Last>Quach</b:Last>
            <b:First>Luyl-Da</b:First>
          </b:Person>
        </b:NameList>
      </b:Author>
    </b:Author>
    <b:RefOrder>39</b:RefOrder>
  </b:Source>
  <b:Source>
    <b:Tag>Kei22</b:Tag>
    <b:SourceType>InternetSite</b:SourceType>
    <b:Guid>{43410DB9-13B7-4841-8D53-2900779F7305}</b:Guid>
    <b:Author>
      <b:Author>
        <b:NameList>
          <b:Person>
            <b:Last>Keita</b:Last>
            <b:First>Zoumana</b:First>
          </b:Person>
        </b:NameList>
      </b:Author>
    </b:Author>
    <b:Title>YOLO Object Detection Explained</b:Title>
    <b:Year>2022</b:Year>
    <b:YearAccessed>2023</b:YearAccessed>
    <b:MonthAccessed>November</b:MonthAccessed>
    <b:DayAccessed>29</b:DayAccessed>
    <b:URL>https://www.datacamp.com/blog/yolo-object-detection-explained</b:URL>
    <b:RefOrder>40</b:RefOrder>
  </b:Source>
  <b:Source>
    <b:Tag>Liu15</b:Tag>
    <b:SourceType>JournalArticle</b:SourceType>
    <b:Guid>{DB2F77D9-C6BA-4322-810B-F4BFFF6BBCF8}</b:Guid>
    <b:Title>SSD: Single Shot MultiBox Detector</b:Title>
    <b:Year>2015</b:Year>
    <b:Author>
      <b:Author>
        <b:NameList>
          <b:Person>
            <b:Last>Liu</b:Last>
            <b:First>Wei</b:First>
          </b:Person>
          <b:Person>
            <b:Last>Anguelov</b:Last>
            <b:First>Dragomir</b:First>
          </b:Person>
          <b:Person>
            <b:Last>Erhan</b:Last>
          </b:Person>
          <b:Person>
            <b:Last>Dumitru</b:Last>
          </b:Person>
          <b:Person>
            <b:Last>Szegedy</b:Last>
            <b:First>Christian</b:First>
          </b:Person>
          <b:Person>
            <b:Last>Reed</b:Last>
            <b:First>Scott</b:First>
          </b:Person>
          <b:Person>
            <b:Last>Fu</b:Last>
            <b:First>Cheng-Yang</b:First>
          </b:Person>
          <b:Person>
            <b:Last>Berg</b:Last>
            <b:Middle>C</b:Middle>
            <b:First>Alexander</b:First>
          </b:Person>
        </b:NameList>
      </b:Author>
    </b:Author>
    <b:RefOrder>41</b:RefOrder>
  </b:Source>
  <b:Source>
    <b:Tag>Zha20</b:Tag>
    <b:SourceType>JournalArticle</b:SourceType>
    <b:Guid>{B62A3A47-CA1E-498B-80B4-8A4103C29AE2}</b:Guid>
    <b:Title>Detecting Small Objects In Thermal Images Using Single-Shot Detector</b:Title>
    <b:Author>
      <b:Author>
        <b:NameList>
          <b:Person>
            <b:Last>Zhang</b:Last>
            <b:First>Hao</b:First>
          </b:Person>
          <b:Person>
            <b:Last>Hong</b:Last>
            <b:First>Xiang-Gong</b:First>
          </b:Person>
          <b:Person>
            <b:Last>Zhu</b:Last>
            <b:First>Li</b:First>
          </b:Person>
        </b:NameList>
      </b:Author>
    </b:Author>
    <b:RefOrder>42</b:RefOrder>
  </b:Source>
  <b:Source>
    <b:Tag>Lin17</b:Tag>
    <b:SourceType>JournalArticle</b:SourceType>
    <b:Guid>{A67B92C6-C69C-4E76-8FCB-E381A004F7B7}</b:Guid>
    <b:Title>Focal Loss for Dense Object Detection</b:Title>
    <b:Year>2017</b:Year>
    <b:Author>
      <b:Author>
        <b:NameList>
          <b:Person>
            <b:Last>Lin</b:Last>
            <b:First>Tsung-Yi</b:First>
          </b:Person>
          <b:Person>
            <b:Last>Goyal</b:Last>
            <b:First>Priya</b:First>
          </b:Person>
          <b:Person>
            <b:Last>Girshick</b:Last>
            <b:First>Ross</b:First>
          </b:Person>
          <b:Person>
            <b:Last>He</b:Last>
            <b:First>Kaiming</b:First>
          </b:Person>
          <b:Person>
            <b:Last>Dollar</b:Last>
            <b:First>Piotr</b:First>
          </b:Person>
        </b:NameList>
      </b:Author>
    </b:Author>
    <b:RefOrder>43</b:RefOrder>
  </b:Source>
  <b:Source>
    <b:Tag>Boe</b:Tag>
    <b:SourceType>InternetSite</b:SourceType>
    <b:Guid>{0D4557B4-DC68-49A4-99B5-9F355669A332}</b:Guid>
    <b:Author>
      <b:Author>
        <b:NameList>
          <b:Person>
            <b:Last>Boesch</b:Last>
            <b:First>Gaudenz</b:First>
          </b:Person>
        </b:NameList>
      </b:Author>
    </b:Author>
    <b:Title>A Guide To Data Collection For Computer Vision in 2022</b:Title>
    <b:Year>2022</b:Year>
    <b:YearAccessed>2023</b:YearAccessed>
    <b:MonthAccessed>November</b:MonthAccessed>
    <b:DayAccessed>11</b:DayAccessed>
    <b:URL>https://viso.ai/computer-vision/data-collection/#:~:text=Data%20collection%20is%20the%20process,AI%20model%20aims%20to%20solve</b:URL>
    <b:RefOrder>44</b:RefOrder>
  </b:Source>
  <b:Source>
    <b:Tag>COC23</b:Tag>
    <b:SourceType>InternetSite</b:SourceType>
    <b:Guid>{413F8FC9-E122-48FA-A6B3-4BF87C356D16}</b:Guid>
    <b:Author>
      <b:Author>
        <b:Corporate>COCO Dataset</b:Corporate>
      </b:Author>
    </b:Author>
    <b:Title>COCO - Common Objects in Context</b:Title>
    <b:Year>2023</b:Year>
    <b:YearAccessed>2023</b:YearAccessed>
    <b:MonthAccessed>November</b:MonthAccessed>
    <b:DayAccessed>11</b:DayAccessed>
    <b:URL>https://cocodataset.org/#home</b:URL>
    <b:RefOrder>45</b:RefOrder>
  </b:Source>
  <b:Source>
    <b:Tag>Zav22</b:Tag>
    <b:SourceType>InternetSite</b:SourceType>
    <b:Guid>{B65A97F9-0DF1-4DF7-886A-AE3170CE307A}</b:Guid>
    <b:Author>
      <b:Author>
        <b:NameList>
          <b:Person>
            <b:Last>Zavgorodniy</b:Last>
            <b:First>Aleksey</b:First>
          </b:Person>
        </b:NameList>
      </b:Author>
    </b:Author>
    <b:Title>How to Tain a Computer Vision Model</b:Title>
    <b:Year>2022</b:Year>
    <b:YearAccessed>2023</b:YearAccessed>
    <b:MonthAccessed>December</b:MonthAccessed>
    <b:DayAccessed>1</b:DayAccessed>
    <b:URL>https://unicsoft.com/blog/how-to-train-a-computer-vision-model/</b:URL>
    <b:RefOrder>46</b:RefOrder>
  </b:Source>
  <b:Source>
    <b:Tag>Ult24</b:Tag>
    <b:SourceType>InternetSite</b:SourceType>
    <b:Guid>{0EF00854-E586-4878-A141-A34B0BA16E61}</b:Guid>
    <b:Author>
      <b:Author>
        <b:Corporate>Ultralytics</b:Corporate>
      </b:Author>
    </b:Author>
    <b:Title>YOLOv9: A Leap Forward in Object Detection Technology</b:Title>
    <b:Year>2024</b:Year>
    <b:YearAccessed>2024</b:YearAccessed>
    <b:MonthAccessed>April</b:MonthAccessed>
    <b:DayAccessed>25</b:DayAccessed>
    <b:URL>https://docs.ultralytics.com/models/yolov9/</b:URL>
    <b:RefOrder>47</b:RefOrder>
  </b:Source>
  <b:Source>
    <b:Tag>Sta24</b:Tag>
    <b:SourceType>InternetSite</b:SourceType>
    <b:Guid>{BF6051AA-FDDD-4B0F-B543-1B886D183CCB}</b:Guid>
    <b:Author>
      <b:Author>
        <b:Corporate>Stability AI</b:Corporate>
      </b:Author>
    </b:Author>
    <b:Title>Stable Diffusion 3</b:Title>
    <b:Year>2024</b:Year>
    <b:YearAccessed>2024</b:YearAccessed>
    <b:MonthAccessed>April</b:MonthAccessed>
    <b:DayAccessed>25</b:DayAccessed>
    <b:URL>https://stability.ai/news/stable-diffusion-3</b:URL>
    <b:RefOrder>48</b:RefOrder>
  </b:Source>
  <b:Source>
    <b:Tag>St</b:Tag>
    <b:SourceType>JournalArticle</b:SourceType>
    <b:Guid>{35C76787-295A-4533-9E8C-AB07A2988D15}</b:Guid>
    <b:Author>
      <b:Author>
        <b:NameList>
          <b:Person>
            <b:Last>St</b:Last>
          </b:Person>
        </b:NameList>
      </b:Author>
    </b:Author>
    <b:RefOrder>49</b:RefOrder>
  </b:Source>
  <b:Source>
    <b:Tag>IBM23</b:Tag>
    <b:SourceType>InternetSite</b:SourceType>
    <b:Guid>{D10B6DE2-05C1-48F6-A31F-3DF179AC388E}</b:Guid>
    <b:Author>
      <b:Author>
        <b:Corporate>IBM</b:Corporate>
      </b:Author>
    </b:Author>
    <b:Title>What are AI hallucinations?</b:Title>
    <b:Year>2023</b:Year>
    <b:YearAccessed>2023</b:YearAccessed>
    <b:MonthAccessed>October</b:MonthAccessed>
    <b:DayAccessed>8</b:DayAccessed>
    <b:URL>https://www.ibm.com/topics/ai-hallucinations</b:URL>
    <b:RefOrder>50</b:RefOrder>
  </b:Source>
  <b:Source>
    <b:Tag>Poo10</b:Tag>
    <b:SourceType>Book</b:SourceType>
    <b:Guid>{478D2373-C0D1-4D63-940E-9972ABAFD501}</b:Guid>
    <b:Title>Artifical Intelligence Foundations of Computational Agents</b:Title>
    <b:Year>2010</b:Year>
    <b:Publisher>Cambridge University Press</b:Publisher>
    <b:Edition>1st</b:Edition>
    <b:Author>
      <b:Author>
        <b:NameList>
          <b:Person>
            <b:Last>Poole</b:Last>
            <b:Middle>L</b:Middle>
            <b:First>David</b:First>
          </b:Person>
          <b:Person>
            <b:Last>Mackworth</b:Last>
            <b:Middle>K</b:Middle>
            <b:First>Alan</b:First>
          </b:Person>
        </b:NameList>
      </b:Author>
    </b:Author>
    <b:RefOrder>51</b:RefOrder>
  </b:Source>
  <b:Source>
    <b:Tag>Sai</b:Tag>
    <b:SourceType>InternetSite</b:SourceType>
    <b:Guid>{11011120-CE27-47BC-A343-8E36CF721E6A}</b:Guid>
    <b:Author>
      <b:Author>
        <b:NameList>
          <b:Person>
            <b:Last>Saini</b:Last>
            <b:First>Anshul</b:First>
          </b:Person>
        </b:NameList>
      </b:Author>
    </b:Author>
    <b:Title>Conceptual Understanding of Logistic Regression for Data Science Beginners</b:Title>
    <b:Year>2023</b:Year>
    <b:YearAccessed>2023</b:YearAccessed>
    <b:MonthAccessed>October</b:MonthAccessed>
    <b:DayAccessed>22</b:DayAccessed>
    <b:URL>https://www.analyticsvidhya.com/blog/2021/08/conceptual-understanding-of-logistic-regression-for-data-science-beginners/#h-what-is-logistic-regression</b:URL>
    <b:RefOrder>52</b:RefOrder>
  </b:Source>
</b:Sourc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8552b5d7-4deb-4460-9153-0bb224b95821" xsi:nil="true"/>
  </documentManagement>
</p:properties>
</file>

<file path=customXml/item5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5FCAB99F61D44408BFA4905511FD5D7" ma:contentTypeVersion="17" ma:contentTypeDescription="Create a new document." ma:contentTypeScope="" ma:versionID="4444a33fb26b13ebe6cde8b972a1df74">
  <xsd:schema xmlns:xsd="http://www.w3.org/2001/XMLSchema" xmlns:xs="http://www.w3.org/2001/XMLSchema" xmlns:p="http://schemas.microsoft.com/office/2006/metadata/properties" xmlns:ns3="8552b5d7-4deb-4460-9153-0bb224b95821" xmlns:ns4="e5c891c6-1fb4-4e24-91a2-889c75c898c1" targetNamespace="http://schemas.microsoft.com/office/2006/metadata/properties" ma:root="true" ma:fieldsID="e75b162ea37176d04c2e16891ef29ae3" ns3:_="" ns4:_="">
    <xsd:import namespace="8552b5d7-4deb-4460-9153-0bb224b95821"/>
    <xsd:import namespace="e5c891c6-1fb4-4e24-91a2-889c75c898c1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OCR" minOccurs="0"/>
                <xsd:element ref="ns4:SharedWithUsers" minOccurs="0"/>
                <xsd:element ref="ns4:SharedWithDetails" minOccurs="0"/>
                <xsd:element ref="ns4:SharingHintHash" minOccurs="0"/>
                <xsd:element ref="ns3:MediaLengthInSeconds" minOccurs="0"/>
                <xsd:element ref="ns3:_activity" minOccurs="0"/>
                <xsd:element ref="ns3:MediaServiceObjectDetectorVersions" minOccurs="0"/>
                <xsd:element ref="ns3:MediaServiceSystemTags" minOccurs="0"/>
                <xsd:element ref="ns3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552b5d7-4deb-4460-9153-0bb224b9582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description="" ma:hidden="true" ma:indexed="true" ma:internalName="MediaServiceDateTaken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MediaLengthInSeconds" ma:hidden="true" ma:internalName="MediaLengthInSeconds" ma:readOnly="true">
      <xsd:simpleType>
        <xsd:restriction base="dms:Unknown"/>
      </xsd:simpleType>
    </xsd:element>
    <xsd:element name="_activity" ma:index="21" nillable="true" ma:displayName="_activity" ma:hidden="true" ma:internalName="_activity">
      <xsd:simpleType>
        <xsd:restriction base="dms:Note"/>
      </xsd:simpleType>
    </xsd:element>
    <xsd:element name="MediaServiceObjectDetectorVersions" ma:index="22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ystemTags" ma:index="23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24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5c891c6-1fb4-4e24-91a2-889c75c898c1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9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996AC970-3711-4C4B-A71E-BDB2929ADB28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0E021B06-4887-4E90-B5B7-D25CD6ED7509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0DF60F9F-9BA6-4140-867C-E7DAA148712A}">
  <ds:schemaRefs>
    <ds:schemaRef ds:uri="http://schemas.microsoft.com/office/2006/metadata/properties"/>
    <ds:schemaRef ds:uri="http://schemas.microsoft.com/office/infopath/2007/PartnerControls"/>
    <ds:schemaRef ds:uri="8552b5d7-4deb-4460-9153-0bb224b95821"/>
  </ds:schemaRefs>
</ds:datastoreItem>
</file>

<file path=customXml/itemProps5.xml><?xml version="1.0" encoding="utf-8"?>
<ds:datastoreItem xmlns:ds="http://schemas.openxmlformats.org/officeDocument/2006/customXml" ds:itemID="{B0AB61F0-8342-4582-AD7C-CF7FADEB67A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552b5d7-4deb-4460-9153-0bb224b95821"/>
    <ds:schemaRef ds:uri="e5c891c6-1fb4-4e24-91a2-889c75c898c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6</TotalTime>
  <Pages>5</Pages>
  <Words>701</Words>
  <Characters>4002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Games-Middleware: Automating Video-Game Camera Movement for Photogrammetry Capture.</vt:lpstr>
    </vt:vector>
  </TitlesOfParts>
  <Company>MTU Kerry</Company>
  <LinksUpToDate>false</LinksUpToDate>
  <CharactersWithSpaces>4694</CharactersWithSpaces>
  <SharedDoc>false</SharedDoc>
  <HLinks>
    <vt:vector size="30" baseType="variant">
      <vt:variant>
        <vt:i4>1376306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178686355</vt:lpwstr>
      </vt:variant>
      <vt:variant>
        <vt:i4>1376306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178686354</vt:lpwstr>
      </vt:variant>
      <vt:variant>
        <vt:i4>1376306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178686353</vt:lpwstr>
      </vt:variant>
      <vt:variant>
        <vt:i4>1376306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178686352</vt:lpwstr>
      </vt:variant>
      <vt:variant>
        <vt:i4>1376306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178686351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Games-Middleware: Automating Video-Game Camera Movement for Photogrammetry Capture.</dc:title>
  <dc:subject>C</dc:subject>
  <dc:creator>STUDENT Billy Elsbury</dc:creator>
  <cp:keywords/>
  <cp:lastModifiedBy>STUDENT Billy Elsbury</cp:lastModifiedBy>
  <cp:revision>54</cp:revision>
  <cp:lastPrinted>2024-12-05T16:58:00Z</cp:lastPrinted>
  <dcterms:created xsi:type="dcterms:W3CDTF">2024-12-03T16:46:00Z</dcterms:created>
  <dcterms:modified xsi:type="dcterms:W3CDTF">2024-12-05T17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5FCAB99F61D44408BFA4905511FD5D7</vt:lpwstr>
  </property>
  <property fmtid="{D5CDD505-2E9C-101B-9397-08002B2CF9AE}" pid="3" name="GrammarlyDocumentId">
    <vt:lpwstr>f2b4068acc7ab7a7f97116358d40c22e22dd83200cc7271ab7d1eb20e45dac84</vt:lpwstr>
  </property>
  <property fmtid="{D5CDD505-2E9C-101B-9397-08002B2CF9AE}" pid="4" name="ZOTERO_PREF_2">
    <vt:lpwstr>automaticJournalAbbreviations" value="true"/&gt;&lt;/prefs&gt;&lt;/data&gt;</vt:lpwstr>
  </property>
  <property fmtid="{D5CDD505-2E9C-101B-9397-08002B2CF9AE}" pid="5" name="ZOTERO_PREF_1">
    <vt:lpwstr>&lt;data data-version="3" zotero-version="6.0.36"&gt;&lt;session id="COPEtXoh"/&gt;&lt;style id="http://www.zotero.org/styles/harvard-anglia-ruskin-university" hasBibliography="1" bibliographyStyleHasBeenSet="1"/&gt;&lt;prefs&gt;&lt;pref name="fieldType" value="Field"/&gt;&lt;pref name="</vt:lpwstr>
  </property>
</Properties>
</file>